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77777777" w:rsidR="00C97100" w:rsidRDefault="00850C5C">
      <w:pPr>
        <w:spacing w:after="0" w:line="480" w:lineRule="auto"/>
        <w:rPr>
          <w:b/>
          <w:sz w:val="28"/>
          <w:szCs w:val="28"/>
          <w:lang w:eastAsia="zh-CN"/>
        </w:rPr>
      </w:pPr>
      <w:r>
        <w:rPr>
          <w:b/>
          <w:sz w:val="28"/>
          <w:szCs w:val="28"/>
        </w:rPr>
        <w:t>The genetic basis for panicle trait</w:t>
      </w:r>
      <w:del w:id="0" w:author="Juengerlab" w:date="2021-10-14T14:25:00Z">
        <w:r w:rsidDel="00717920">
          <w:rPr>
            <w:b/>
            <w:sz w:val="28"/>
            <w:szCs w:val="28"/>
          </w:rPr>
          <w:delText>s</w:delText>
        </w:r>
      </w:del>
      <w:r>
        <w:rPr>
          <w:b/>
          <w:sz w:val="28"/>
          <w:szCs w:val="28"/>
        </w:rPr>
        <w:t xml:space="preserve">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proofErr w:type="spellStart"/>
      <w:r>
        <w:t>Xiaoyu</w:t>
      </w:r>
      <w:proofErr w:type="spellEnd"/>
      <w:r>
        <w:t xml:space="preserve"> Weng</w:t>
      </w:r>
      <w:r>
        <w:rPr>
          <w:vertAlign w:val="superscript"/>
        </w:rPr>
        <w:t>1*</w:t>
      </w:r>
      <w:r>
        <w:t>, Alice MacQueen</w:t>
      </w:r>
      <w:r>
        <w:rPr>
          <w:vertAlign w:val="superscript"/>
        </w:rPr>
        <w:t>1*</w:t>
      </w:r>
      <w:r>
        <w:t>, Kathrine D. Behrman</w:t>
      </w:r>
      <w:r>
        <w:rPr>
          <w:vertAlign w:val="superscript"/>
        </w:rPr>
        <w:t>1</w:t>
      </w:r>
      <w:r>
        <w:t>, Jason Bonnette</w:t>
      </w:r>
      <w:r>
        <w:rPr>
          <w:vertAlign w:val="superscript"/>
        </w:rPr>
        <w:t>1</w:t>
      </w:r>
      <w:r>
        <w:t>, John L. Reilley</w:t>
      </w:r>
      <w:r>
        <w:rPr>
          <w:vertAlign w:val="superscript"/>
        </w:rPr>
        <w:t>2</w:t>
      </w:r>
      <w:r>
        <w:t xml:space="preserve">, Francis M. </w:t>
      </w:r>
      <w:proofErr w:type="spellStart"/>
      <w:r>
        <w:t>Rouquette</w:t>
      </w:r>
      <w:proofErr w:type="spellEnd"/>
      <w:r>
        <w:t xml:space="preserv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C912845"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of Agronomy, Horticulture &amp; Plant Science, South Dakota State University, Brookings, SD 57007</w:t>
      </w:r>
    </w:p>
    <w:p w14:paraId="00402AFA" w14:textId="77777777" w:rsidR="00C97100" w:rsidRDefault="00C97100">
      <w:pPr>
        <w:spacing w:after="0" w:line="480" w:lineRule="auto"/>
      </w:pPr>
    </w:p>
    <w:p w14:paraId="38BD7729" w14:textId="031B18BA" w:rsidR="00C97100" w:rsidRDefault="00850C5C">
      <w:pPr>
        <w:spacing w:after="0" w:line="480" w:lineRule="auto"/>
      </w:pPr>
      <w:r>
        <w:rPr>
          <w:vertAlign w:val="superscript"/>
        </w:rPr>
        <w:t>*</w:t>
      </w:r>
      <w:r>
        <w:t xml:space="preserve"> Corresponding authors. Email: lz5943@utexas.edu or </w:t>
      </w:r>
      <w:hyperlink r:id="rId7">
        <w:r>
          <w:rPr>
            <w:rStyle w:val="Hyperlink"/>
          </w:rPr>
          <w:t>tjuenger@austin.utexas.edu</w:t>
        </w:r>
      </w:hyperlink>
    </w:p>
    <w:p w14:paraId="57913E88" w14:textId="77777777" w:rsidR="00C97100" w:rsidRDefault="00850C5C">
      <w:pPr>
        <w:spacing w:after="0" w:line="480" w:lineRule="auto"/>
      </w:pPr>
      <w:r>
        <w:t>* These authors contribute equally.</w:t>
      </w:r>
    </w:p>
    <w:p w14:paraId="7A18B913" w14:textId="77777777" w:rsidR="00C97100" w:rsidRDefault="00850C5C">
      <w:pPr>
        <w:spacing w:after="0" w:line="480" w:lineRule="auto"/>
      </w:pPr>
      <w:proofErr w:type="spellStart"/>
      <w:r>
        <w:t>Orcid</w:t>
      </w:r>
      <w:proofErr w:type="spellEnd"/>
      <w:r>
        <w:t>-ID (Zhang, L): https://orcid.org/0000-0001-8625-8042</w:t>
      </w:r>
    </w:p>
    <w:p w14:paraId="21810DA8" w14:textId="77777777" w:rsidR="00C97100" w:rsidRDefault="00C97100">
      <w:pPr>
        <w:spacing w:after="0" w:line="480" w:lineRule="auto"/>
      </w:pPr>
    </w:p>
    <w:p w14:paraId="6EF5B454" w14:textId="77777777" w:rsidR="00C97100" w:rsidRDefault="00C97100">
      <w:pPr>
        <w:spacing w:after="0" w:line="480" w:lineRule="auto"/>
      </w:pPr>
    </w:p>
    <w:p w14:paraId="6313F399" w14:textId="77777777" w:rsidR="00C97100" w:rsidRDefault="00C97100">
      <w:pPr>
        <w:spacing w:after="0" w:line="480" w:lineRule="auto"/>
        <w:rPr>
          <w:b/>
          <w:sz w:val="28"/>
          <w:szCs w:val="28"/>
        </w:rPr>
      </w:pPr>
    </w:p>
    <w:p w14:paraId="0F7522CE" w14:textId="77777777" w:rsidR="00C97100" w:rsidRDefault="00C97100">
      <w:pPr>
        <w:spacing w:after="0" w:line="480" w:lineRule="auto"/>
        <w:jc w:val="center"/>
        <w:rPr>
          <w:b/>
          <w:sz w:val="24"/>
          <w:szCs w:val="24"/>
        </w:rPr>
      </w:pPr>
    </w:p>
    <w:p w14:paraId="1BC4F3BB" w14:textId="77777777" w:rsidR="00C97100" w:rsidRDefault="00850C5C">
      <w:pPr>
        <w:spacing w:after="0" w:line="480" w:lineRule="auto"/>
        <w:jc w:val="center"/>
        <w:rPr>
          <w:b/>
          <w:sz w:val="24"/>
          <w:szCs w:val="24"/>
        </w:rPr>
      </w:pPr>
      <w:r>
        <w:rPr>
          <w:b/>
          <w:sz w:val="24"/>
          <w:szCs w:val="24"/>
        </w:rPr>
        <w:t>Abstract</w:t>
      </w:r>
    </w:p>
    <w:p w14:paraId="57B43B95" w14:textId="7AEA10E0" w:rsidR="00361131" w:rsidRDefault="00850C5C">
      <w:pPr>
        <w:spacing w:after="0" w:line="480" w:lineRule="auto"/>
        <w:rPr>
          <w:ins w:id="1" w:author="Juengerlab" w:date="2021-10-15T16:19:00Z"/>
        </w:rPr>
      </w:pPr>
      <w:r>
        <w:t>Grass species exhibit large diversity in panicle architecture</w:t>
      </w:r>
      <w:ins w:id="2" w:author="Juengerlab" w:date="2021-10-15T10:35:00Z">
        <w:r w:rsidR="00DC40A3">
          <w:t xml:space="preserve"> influenced by</w:t>
        </w:r>
      </w:ins>
      <w:ins w:id="3" w:author="Juengerlab" w:date="2021-10-15T10:36:00Z">
        <w:r w:rsidR="00DC40A3">
          <w:t xml:space="preserve"> </w:t>
        </w:r>
      </w:ins>
      <w:del w:id="4" w:author="Juengerlab" w:date="2021-10-15T10:35:00Z">
        <w:r w:rsidDel="00DC40A3">
          <w:delText xml:space="preserve">, variations of which are often controlled by </w:delText>
        </w:r>
      </w:del>
      <w:r>
        <w:t xml:space="preserve">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population grown across ten field sites in the central United States, through multi-environment mixed QTL analysis. </w:t>
      </w:r>
      <w:ins w:id="5" w:author="Juengerlab" w:date="2021-10-15T16:16:00Z">
        <w:r w:rsidR="00803D06">
          <w:t xml:space="preserve">We also evaluate genetic effects in a diversity panel of switchgrass grown at three of the ten field sites using genome-wide association </w:t>
        </w:r>
      </w:ins>
      <w:ins w:id="6" w:author="Juengerlab" w:date="2021-10-15T16:19:00Z">
        <w:r w:rsidR="00361131">
          <w:t xml:space="preserve">(GWAS) </w:t>
        </w:r>
      </w:ins>
      <w:ins w:id="7" w:author="Juengerlab" w:date="2021-10-15T16:16:00Z">
        <w:r w:rsidR="00803D06">
          <w:t>and multivariate adaptive shrinkage.</w:t>
        </w:r>
      </w:ins>
      <w:r>
        <w:t xml:space="preserve"> Furthermore, we search</w:t>
      </w:r>
      <w:del w:id="8" w:author="Juengerlab" w:date="2021-10-15T16:16:00Z">
        <w:r w:rsidDel="00361131">
          <w:delText>ed</w:delText>
        </w:r>
      </w:del>
      <w:r>
        <w:t xml:space="preserve"> for candidate genes underlying panicle trait</w:t>
      </w:r>
      <w:ins w:id="9" w:author="Juengerlab" w:date="2021-10-15T16:17:00Z">
        <w:r w:rsidR="00361131">
          <w:t xml:space="preserve">s </w:t>
        </w:r>
      </w:ins>
      <w:del w:id="10" w:author="Juengerlab" w:date="2021-10-15T16:17:00Z">
        <w:r w:rsidDel="00361131">
          <w:delText xml:space="preserve"> QTL in switchgrass</w:delText>
        </w:r>
      </w:del>
      <w:ins w:id="11" w:author="Juengerlab" w:date="2021-10-15T16:17:00Z">
        <w:r w:rsidR="00361131">
          <w:t>in both of these independent mapping populations</w:t>
        </w:r>
      </w:ins>
      <w:r>
        <w:t>. Overall, 18 QTL were detected for the three panicle traits</w:t>
      </w:r>
      <w:ins w:id="12" w:author="Juengerlab" w:date="2021-10-15T16:17:00Z">
        <w:r w:rsidR="00361131">
          <w:t xml:space="preserve">, and 0.2% of </w:t>
        </w:r>
      </w:ins>
      <w:ins w:id="13" w:author="Juengerlab" w:date="2021-10-15T16:18:00Z">
        <w:r w:rsidR="00361131">
          <w:t>linkage blocks in the diversity panel affected one or more panicle trait</w:t>
        </w:r>
      </w:ins>
      <w:r>
        <w:t>. Twelve of the QTL exhibited consistent effects (i.e., no QTL by environment interactions or no QTL x E), and most (</w:t>
      </w:r>
      <w:del w:id="14" w:author="Juengerlab" w:date="2021-10-15T16:06:00Z">
        <w:r w:rsidDel="00587641">
          <w:delText xml:space="preserve">4 </w:delText>
        </w:r>
      </w:del>
      <w:ins w:id="15" w:author="Juengerlab" w:date="2021-10-15T16:06:00Z">
        <w:r w:rsidR="00587641">
          <w:t>four of six</w:t>
        </w:r>
      </w:ins>
      <w:del w:id="16" w:author="Juengerlab" w:date="2021-10-15T16:06:00Z">
        <w:r w:rsidDel="00587641">
          <w:delText>of 6</w:delText>
        </w:r>
      </w:del>
      <w:r>
        <w:t xml:space="preserve">) of the effects with QTL x E exhibited condition-specific effects. </w:t>
      </w:r>
      <w:ins w:id="17" w:author="Juengerlab" w:date="2021-10-15T16:20:00Z">
        <w:r w:rsidR="00361131">
          <w:t>Most (</w:t>
        </w:r>
      </w:ins>
      <w:ins w:id="18" w:author="Juengerlab" w:date="2021-10-15T16:22:00Z">
        <w:r w:rsidR="00361131">
          <w:t>76.1</w:t>
        </w:r>
      </w:ins>
      <w:proofErr w:type="gramStart"/>
      <w:ins w:id="19" w:author="Juengerlab" w:date="2021-10-15T16:20:00Z">
        <w:r w:rsidR="00361131">
          <w:t xml:space="preserve">%)  </w:t>
        </w:r>
      </w:ins>
      <w:ins w:id="20" w:author="Juengerlab" w:date="2021-10-15T16:22:00Z">
        <w:r w:rsidR="00361131">
          <w:t>significant</w:t>
        </w:r>
        <w:proofErr w:type="gramEnd"/>
        <w:r w:rsidR="00361131">
          <w:t xml:space="preserve">, unlinked </w:t>
        </w:r>
      </w:ins>
      <w:ins w:id="21" w:author="Juengerlab" w:date="2021-10-15T16:20:00Z">
        <w:r w:rsidR="00361131">
          <w:t>diversity panel SNPs</w:t>
        </w:r>
      </w:ins>
      <w:ins w:id="22" w:author="Juengerlab" w:date="2021-10-15T16:22:00Z">
        <w:r w:rsidR="00361131">
          <w:t xml:space="preserve"> had significant effects in all panicle traits and all field sites</w:t>
        </w:r>
      </w:ins>
      <w:ins w:id="23" w:author="Juengerlab" w:date="2021-10-15T16:24:00Z">
        <w:r w:rsidR="00361131">
          <w:t xml:space="preserve"> and showed pervasive pleiotropy and limited </w:t>
        </w:r>
      </w:ins>
      <w:ins w:id="24" w:author="Juengerlab" w:date="2021-10-15T16:25:00Z">
        <w:r w:rsidR="00361131">
          <w:t>environment interactions</w:t>
        </w:r>
      </w:ins>
      <w:ins w:id="25" w:author="Juengerlab" w:date="2021-10-15T16:22:00Z">
        <w:r w:rsidR="00361131">
          <w:t>.</w:t>
        </w:r>
      </w:ins>
      <w:ins w:id="26" w:author="Juengerlab" w:date="2021-10-15T16:20:00Z">
        <w:r w:rsidR="00361131">
          <w:t xml:space="preserve"> </w:t>
        </w:r>
      </w:ins>
      <w:r>
        <w:t>Panicle QTL co-localized with</w:t>
      </w:r>
      <w:del w:id="27" w:author="Juengerlab" w:date="2021-10-15T16:19:00Z">
        <w:r w:rsidDel="00361131">
          <w:delText xml:space="preserve"> previously identified flowering time QTL and candidate genes associated with flowering</w:delText>
        </w:r>
      </w:del>
      <w:ins w:id="28" w:author="Juengerlab" w:date="2021-10-15T16:19:00Z">
        <w:r w:rsidR="00361131">
          <w:t xml:space="preserve"> significant SNPs found using GWAS</w:t>
        </w:r>
      </w:ins>
      <w:r>
        <w:t xml:space="preserve">, </w:t>
      </w:r>
      <w:ins w:id="29" w:author="Juengerlab" w:date="2021-10-15T16:19:00Z">
        <w:r w:rsidR="00361131">
          <w:t>providing additional power to distinguish between true and false associations in th</w:t>
        </w:r>
      </w:ins>
      <w:ins w:id="30" w:author="Juengerlab" w:date="2021-10-15T16:20:00Z">
        <w:r w:rsidR="00361131">
          <w:t xml:space="preserve">e diversity panel. </w:t>
        </w:r>
      </w:ins>
    </w:p>
    <w:p w14:paraId="6DC71DEE" w14:textId="49759D0D" w:rsidR="00C97100" w:rsidDel="00361131" w:rsidRDefault="00850C5C">
      <w:pPr>
        <w:spacing w:after="0" w:line="480" w:lineRule="auto"/>
        <w:rPr>
          <w:del w:id="31" w:author="Juengerlab" w:date="2021-10-15T16:25:00Z"/>
        </w:rPr>
      </w:pPr>
      <w:del w:id="32" w:author="Juengerlab" w:date="2021-10-15T16:25:00Z">
        <w:r w:rsidDel="00361131">
          <w:delText xml:space="preserve">supporting a pleiotropic model of panicle development based on shared developmental genetics and responses to environmental signals. </w:delText>
        </w:r>
      </w:del>
    </w:p>
    <w:p w14:paraId="0AD41ADE" w14:textId="77777777" w:rsidR="00C97100" w:rsidRDefault="00C97100">
      <w:pPr>
        <w:spacing w:after="0" w:line="480" w:lineRule="auto"/>
      </w:pPr>
    </w:p>
    <w:p w14:paraId="06175D3E" w14:textId="67C2CAE3" w:rsidR="00C97100" w:rsidRDefault="00850C5C">
      <w:pPr>
        <w:spacing w:after="0" w:line="480" w:lineRule="auto"/>
      </w:pPr>
      <w:r>
        <w:t xml:space="preserve">Key words: panicle, QTL x E interaction, phenotypic plasticity, condition-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5003C0B9" w14:textId="77777777" w:rsidR="00C97100" w:rsidRDefault="00850C5C">
      <w:pPr>
        <w:spacing w:after="0" w:line="480" w:lineRule="auto"/>
        <w:rPr>
          <w:b/>
          <w:sz w:val="32"/>
          <w:szCs w:val="32"/>
        </w:rPr>
      </w:pPr>
      <w:r>
        <w:rPr>
          <w:b/>
          <w:sz w:val="32"/>
          <w:szCs w:val="32"/>
        </w:rPr>
        <w:lastRenderedPageBreak/>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is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5028BCFA" w14:textId="3A3380CF" w:rsidR="00DF7452" w:rsidRDefault="00DF7452" w:rsidP="00DF7452">
      <w:pPr>
        <w:spacing w:after="0" w:line="480" w:lineRule="auto"/>
      </w:pPr>
      <w:r>
        <w:t xml:space="preserve">Whenever possible, plant material will be shared upon request. Source data and code to replicate these analyses are available at: </w:t>
      </w:r>
      <w:hyperlink r:id="rId8">
        <w:r>
          <w:rPr>
            <w:rStyle w:val="Hyperlink"/>
          </w:rPr>
          <w:t>https://github.com/lzhangUT/PanicleData.git</w:t>
        </w:r>
      </w:hyperlink>
      <w:r>
        <w:t xml:space="preserve">. Large genetic data files to replicate these analyses are available from the UT </w:t>
      </w:r>
      <w:proofErr w:type="spellStart"/>
      <w:r>
        <w:t>dataverse</w:t>
      </w:r>
      <w:proofErr w:type="spellEnd"/>
      <w:r>
        <w:t xml:space="preserve"> at: </w:t>
      </w:r>
      <w:commentRangeStart w:id="33"/>
      <w:commentRangeStart w:id="34"/>
      <w:proofErr w:type="spellStart"/>
      <w:r w:rsidRPr="00C23ED9">
        <w:rPr>
          <w:i/>
        </w:rPr>
        <w:t>make_stable_doi_link</w:t>
      </w:r>
      <w:proofErr w:type="spellEnd"/>
      <w:r>
        <w:t>.</w:t>
      </w:r>
      <w:commentRangeEnd w:id="33"/>
      <w:r>
        <w:rPr>
          <w:rStyle w:val="CommentReference"/>
        </w:rPr>
        <w:commentReference w:id="33"/>
      </w:r>
      <w:commentRangeEnd w:id="34"/>
      <w:r w:rsidR="00F00B5A">
        <w:rPr>
          <w:rStyle w:val="CommentReference"/>
        </w:rPr>
        <w:commentReference w:id="34"/>
      </w:r>
    </w:p>
    <w:p w14:paraId="482553EE" w14:textId="77777777" w:rsidR="00DF7452" w:rsidRDefault="00DF7452">
      <w:pPr>
        <w:spacing w:after="0" w:line="480" w:lineRule="auto"/>
      </w:pPr>
    </w:p>
    <w:p w14:paraId="248A2B10" w14:textId="77777777" w:rsidR="00C97100" w:rsidRDefault="00850C5C">
      <w:pPr>
        <w:spacing w:after="0" w:line="480" w:lineRule="auto"/>
        <w:rPr>
          <w:b/>
          <w:sz w:val="28"/>
          <w:szCs w:val="28"/>
        </w:rPr>
      </w:pPr>
      <w:r>
        <w:rPr>
          <w:b/>
          <w:sz w:val="28"/>
          <w:szCs w:val="28"/>
        </w:rPr>
        <w:t>Author contributions</w:t>
      </w:r>
    </w:p>
    <w:p w14:paraId="63A2BD15" w14:textId="64E16614" w:rsidR="00C97100" w:rsidRDefault="00850C5C">
      <w:pPr>
        <w:spacing w:after="0" w:line="480" w:lineRule="auto"/>
      </w:pPr>
      <w:r>
        <w:t>D.B.L., J.B., F.B.F., and T.E.J. designed research; D.B.L., J.B., P.A.F., R.B.M., J.L.-R., A.R.B., Y.W., F.M.R., R.L.W., X.W., K.D.B., A.L., D.B., A.S., F.B.F., and T.E.J. performed research; L.Z., X.W., A.H.M. and K.D.B. analyzed data; and L. Z., X.W. and A.H.M. 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commentRangeStart w:id="35"/>
      <w:r>
        <w:rPr>
          <w:rFonts w:ascii="Arial" w:hAnsi="Arial" w:cs="Arial"/>
          <w:b/>
          <w:sz w:val="24"/>
          <w:szCs w:val="24"/>
        </w:rPr>
        <w:t>Key Message</w:t>
      </w:r>
      <w:commentRangeEnd w:id="35"/>
      <w:r w:rsidR="00717920">
        <w:rPr>
          <w:rStyle w:val="CommentReference"/>
        </w:rPr>
        <w:commentReference w:id="35"/>
      </w:r>
    </w:p>
    <w:p w14:paraId="0B99A8ED" w14:textId="77B771B8" w:rsidR="00F00B5A" w:rsidRDefault="00F00B5A">
      <w:pPr>
        <w:spacing w:after="0" w:line="480" w:lineRule="auto"/>
        <w:rPr>
          <w:ins w:id="36" w:author="Juengerlab" w:date="2021-10-15T16:09:00Z"/>
        </w:rPr>
      </w:pPr>
      <w:ins w:id="37" w:author="Juengerlab" w:date="2021-10-15T16:10:00Z">
        <w:r>
          <w:t>We investigate the genetic basis of p</w:t>
        </w:r>
      </w:ins>
      <w:ins w:id="38" w:author="Juengerlab" w:date="2021-10-15T16:09:00Z">
        <w:r>
          <w:t xml:space="preserve">anicle </w:t>
        </w:r>
      </w:ins>
      <w:ins w:id="39" w:author="Juengerlab" w:date="2021-10-15T16:14:00Z">
        <w:r>
          <w:t>architecture</w:t>
        </w:r>
      </w:ins>
      <w:ins w:id="40" w:author="Juengerlab" w:date="2021-10-15T16:09:00Z">
        <w:r>
          <w:t xml:space="preserve"> in switchgrass</w:t>
        </w:r>
      </w:ins>
      <w:ins w:id="41" w:author="Juengerlab" w:date="2021-10-15T16:12:00Z">
        <w:r>
          <w:t xml:space="preserve"> </w:t>
        </w:r>
      </w:ins>
      <w:ins w:id="42" w:author="Juengerlab" w:date="2021-10-15T16:14:00Z">
        <w:r>
          <w:t>in two mapping populations across</w:t>
        </w:r>
      </w:ins>
      <w:ins w:id="43" w:author="Juengerlab" w:date="2021-10-15T16:12:00Z">
        <w:r>
          <w:t xml:space="preserve"> a latitudinal gradient</w:t>
        </w:r>
      </w:ins>
      <w:ins w:id="44" w:author="Juengerlab" w:date="2021-10-15T16:14:00Z">
        <w:r>
          <w:t xml:space="preserve">, </w:t>
        </w:r>
      </w:ins>
      <w:ins w:id="45" w:author="Juengerlab" w:date="2021-10-15T16:10:00Z">
        <w:r>
          <w:t>and find</w:t>
        </w:r>
      </w:ins>
      <w:ins w:id="46" w:author="Juengerlab" w:date="2021-10-15T16:11:00Z">
        <w:r>
          <w:t xml:space="preserve"> many</w:t>
        </w:r>
      </w:ins>
      <w:ins w:id="47" w:author="Juengerlab" w:date="2021-10-15T16:15:00Z">
        <w:r w:rsidR="0070799F">
          <w:t xml:space="preserve"> stable, repeatable</w:t>
        </w:r>
      </w:ins>
      <w:ins w:id="48" w:author="Juengerlab" w:date="2021-10-15T16:11:00Z">
        <w:r>
          <w:t xml:space="preserve"> genetic effects and limited </w:t>
        </w:r>
      </w:ins>
      <w:ins w:id="49" w:author="Juengerlab" w:date="2021-10-15T16:13:00Z">
        <w:r>
          <w:t>genetic interactions with</w:t>
        </w:r>
      </w:ins>
      <w:ins w:id="50" w:author="Juengerlab" w:date="2021-10-15T16:14:00Z">
        <w:r>
          <w:t xml:space="preserve"> </w:t>
        </w:r>
      </w:ins>
      <w:ins w:id="51" w:author="Juengerlab" w:date="2021-10-15T16:09:00Z">
        <w:r>
          <w:t xml:space="preserve">the environment. </w:t>
        </w:r>
      </w:ins>
    </w:p>
    <w:p w14:paraId="1866B21A" w14:textId="3CB6B8B4" w:rsidR="00C97100" w:rsidDel="00F00B5A" w:rsidRDefault="00850C5C">
      <w:pPr>
        <w:spacing w:after="0" w:line="480" w:lineRule="auto"/>
        <w:rPr>
          <w:del w:id="52" w:author="Juengerlab" w:date="2021-10-15T16:10:00Z"/>
        </w:rPr>
      </w:pPr>
      <w:del w:id="53" w:author="Juengerlab" w:date="2021-10-15T16:10:00Z">
        <w:r w:rsidDel="00F00B5A">
          <w:delText xml:space="preserve">Our investigation </w:delText>
        </w:r>
        <w:r w:rsidR="00D04AF7" w:rsidDel="00F00B5A">
          <w:delText xml:space="preserve">through quantitative analysis and GWAS analysis </w:delText>
        </w:r>
        <w:r w:rsidDel="00F00B5A">
          <w:delText>suggests that panicle trait variation in switchgrass is due to a combination of QTL and the environment, with some QTL displaying stable effects while others exhibiting differential effects across geographic regions.</w:delText>
        </w:r>
        <w:r w:rsidR="00D04AF7" w:rsidRPr="00D04AF7" w:rsidDel="00F00B5A">
          <w:delText xml:space="preserve"> </w:delText>
        </w:r>
      </w:del>
    </w:p>
    <w:p w14:paraId="36CB4099" w14:textId="77777777" w:rsidR="00C97100" w:rsidRDefault="00850C5C">
      <w:pPr>
        <w:spacing w:after="0" w:line="480" w:lineRule="auto"/>
      </w:pPr>
      <w:r>
        <w:br w:type="page"/>
      </w:r>
    </w:p>
    <w:p w14:paraId="2E7A0D6B" w14:textId="77777777" w:rsidR="00C97100" w:rsidRDefault="00C97100">
      <w:pPr>
        <w:spacing w:after="0" w:line="480" w:lineRule="auto"/>
        <w:rPr>
          <w:b/>
        </w:rPr>
        <w:sectPr w:rsidR="00C97100">
          <w:headerReference w:type="default" r:id="rId12"/>
          <w:footerReference w:type="default" r:id="rId13"/>
          <w:pgSz w:w="12240" w:h="15840"/>
          <w:pgMar w:top="1440" w:right="1440" w:bottom="1440" w:left="1440" w:header="720" w:footer="720" w:gutter="0"/>
          <w:lnNumType w:countBy="1" w:distance="283" w:restart="continuous"/>
          <w:cols w:space="720"/>
          <w:formProt w:val="0"/>
          <w:docGrid w:linePitch="100" w:charSpace="4096"/>
        </w:sectPr>
      </w:pPr>
    </w:p>
    <w:p w14:paraId="1B618190" w14:textId="77777777" w:rsidR="00C97100" w:rsidRDefault="00850C5C">
      <w:pPr>
        <w:spacing w:after="0" w:line="480" w:lineRule="auto"/>
        <w:rPr>
          <w:b/>
        </w:rPr>
      </w:pPr>
      <w:r>
        <w:rPr>
          <w:b/>
        </w:rPr>
        <w:lastRenderedPageBreak/>
        <w:t>Introduction</w:t>
      </w:r>
    </w:p>
    <w:p w14:paraId="27BE7FE9" w14:textId="58EDDC30" w:rsidR="00211199" w:rsidRDefault="00850C5C" w:rsidP="00850C5C">
      <w:pPr>
        <w:spacing w:after="0" w:line="480" w:lineRule="auto"/>
        <w:ind w:firstLine="720"/>
      </w:pPr>
      <w:r>
        <w:t xml:space="preserve">As the bearers of grain, grass panicles (or inflorescences) have been targets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xml:space="preserve">. Panicle architecture is a critical determinant of interspecies differences in plant morphology and life history, which is often measured as variation in panicle length, branching structur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xml:space="preserve">. These traits likely evolve in response to natural selection mediated by pollinator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soil water availability </w:t>
      </w:r>
      <w:r>
        <w:fldChar w:fldCharType="begin"/>
      </w:r>
      <w:r>
        <w:instrText>ADDIN EN.CITE &lt;EndNote&gt;&lt;Cite&gt;&lt;Author&gt;Caruso&lt;/Author&gt;&lt;Year&gt;2006&lt;/Year&gt;&lt;RecNum&gt;143&lt;/RecNum&gt;&lt;DisplayText&gt;(Caruso 2006)&lt;/DisplayText&gt;&lt;record&gt;&lt;rec-number&gt;143&lt;/rec-number&gt;&lt;foreign-keys&gt;&lt;key app="EN" db-id="a5zpwxw5fxepzpedpx95exr922ptdv0d9dv9" timestamp="1605908144"&gt;143&lt;/key&gt;&lt;/foreign-keys&gt;&lt;ref-type name="Journal Article"&gt;17&lt;/ref-type&gt;&lt;contributors&gt;&lt;authors&gt;&lt;author&gt;Caruso, Christina M.&lt;/author&gt;&lt;/authors&gt;&lt;/contributors&gt;&lt;titles&gt;&lt;title&gt;Plasticity of Inflorescence Traits in Lobelia siphilitica (Lobeliaceae) in Response to Soil Water Availability&lt;/title&gt;&lt;secondary-title&gt;American Journal of Botany&lt;/secondary-title&gt;&lt;/titles&gt;&lt;periodical&gt;&lt;full-title&gt;Am J Bot&lt;/full-title&gt;&lt;abbr-1&gt;American journal of botany&lt;/abbr-1&gt;&lt;/periodical&gt;&lt;pages&gt;531-538&lt;/pages&gt;&lt;volume&gt;93&lt;/volume&gt;&lt;number&gt;4&lt;/number&gt;&lt;dates&gt;&lt;year&gt;2006&lt;/year&gt;&lt;/dates&gt;&lt;publisher&gt;Botanical Society of America&lt;/publisher&gt;&lt;isbn&gt;00029122, 15372197&lt;/isbn&gt;&lt;urls&gt;&lt;related-urls&gt;&lt;url&gt;http://www.jstor.org/stable/4125565&lt;/url&gt;&lt;/related-urls&gt;&lt;/urls&gt;&lt;custom1&gt;Full publication date: Apr., 2006&lt;/custom1&gt;&lt;remote-database-name&gt;JSTOR&lt;/remote-database-name&gt;&lt;access-date&gt;2020/11/20/&lt;/access-date&gt;&lt;/record&gt;&lt;/Cite&gt;&lt;/EndNote&gt;</w:instrText>
      </w:r>
      <w:r>
        <w:fldChar w:fldCharType="separate"/>
      </w:r>
      <w:r>
        <w:t>(Caruso 2006)</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r w:rsidR="00211199">
        <w:t xml:space="preserve">of wild species </w:t>
      </w:r>
      <w:r>
        <w:t xml:space="preserve">and </w:t>
      </w:r>
      <w:r w:rsidR="00211199">
        <w:t xml:space="preserve">the </w:t>
      </w:r>
      <w:r>
        <w:t xml:space="preserve">productivity of domesticated species, it is of great interest to understand genetic variation in panicle architecture. </w:t>
      </w:r>
    </w:p>
    <w:p w14:paraId="4A38D0EE" w14:textId="12EBE79B" w:rsidR="00C97100" w:rsidRDefault="00850C5C" w:rsidP="00C23ED9">
      <w:pPr>
        <w:spacing w:after="0" w:line="480" w:lineRule="auto"/>
        <w:ind w:firstLine="720"/>
      </w:pP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t>Genetic variation in phenotypic plasticity in response to the environment is better known as genotype-by-environment interactions (</w:t>
      </w:r>
      <w:proofErr w:type="spellStart"/>
      <w:r w:rsidR="00C23ED9">
        <w:t>GxE</w:t>
      </w:r>
      <w:proofErr w:type="spellEnd"/>
      <w:r>
        <w:t xml:space="preserve">)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Quantitative studies of </w:t>
      </w:r>
      <w:proofErr w:type="spellStart"/>
      <w:r w:rsidR="00C23ED9">
        <w:t>GxE</w:t>
      </w:r>
      <w:proofErr w:type="spellEnd"/>
      <w:r>
        <w:t xml:space="preserve"> in many plant species (e.g., maize, rice) have identified important quantitative trait loci (QTL) impacting </w:t>
      </w:r>
      <w:r>
        <w:lastRenderedPageBreak/>
        <w:t xml:space="preserve">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15) detected 14 replicated QTL for four inflorescence traits under two trials with high density and low density of plants, and these QTL were suggested to represent genes controlling differences between foxtail millet and green millet.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end"/>
      </w:r>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end"/>
      </w:r>
      <w:proofErr w:type="spellStart"/>
      <w:r w:rsidR="00C23ED9">
        <w:t>GxE</w:t>
      </w:r>
      <w:proofErr w:type="spellEnd"/>
      <w:r>
        <w:t xml:space="preserve"> is common in QTL studies and identifying </w:t>
      </w:r>
      <w:proofErr w:type="spellStart"/>
      <w:r w:rsidR="00C23ED9">
        <w:t>GxE</w:t>
      </w:r>
      <w:proofErr w:type="spellEnd"/>
      <w:r>
        <w:t xml:space="preserve"> and the pattern of interactions is of great interest to understand the genetic architecture underlying phenotypic traits. In addition to quantitative studies of </w:t>
      </w:r>
      <w:proofErr w:type="spellStart"/>
      <w:r w:rsidR="00C23ED9">
        <w:t>GxE</w:t>
      </w:r>
      <w:proofErr w:type="spellEnd"/>
      <w:r>
        <w:t xml:space="preserve">, genome-wide association studies (GWAS) on panicle architecture and GWAS of </w:t>
      </w:r>
      <w:proofErr w:type="spellStart"/>
      <w:r w:rsidR="00C23ED9">
        <w:t>GxE</w:t>
      </w:r>
      <w:proofErr w:type="spellEnd"/>
      <w:r>
        <w:t xml:space="preserve"> on panicle architecture are also of great interest on various crops (Zhao et al., 2016; Liu et al., 2018; Ta et al., 2018; Thapa et al., 2021; Zhong et al., 2021</w:t>
      </w:r>
      <w:r w:rsidR="00CF719D">
        <w:t>; Wang et al., 2021</w:t>
      </w:r>
      <w:r>
        <w:t xml:space="preserve">). </w:t>
      </w:r>
      <w:r w:rsidR="00CF719D">
        <w:t xml:space="preserve">For example, Wang et al. (2021) performed association mapping of panicle morphology-related traits in the sorghum mini core panel measured in multiple environments. They found a few of loci and candidate genes related to panicle traits and suggested that GWAS study of </w:t>
      </w:r>
      <w:proofErr w:type="spellStart"/>
      <w:r w:rsidR="00CF719D">
        <w:t>GxE</w:t>
      </w:r>
      <w:proofErr w:type="spellEnd"/>
      <w:r w:rsidR="00CF719D">
        <w:t xml:space="preserve"> may facilitate the molecular identification of panicle morphology-related genes and the enhancement of yield and adaptation in sorghum.  </w:t>
      </w:r>
      <w:del w:id="54" w:author="Juengerlab" w:date="2021-10-15T14:21:00Z">
        <w:r w:rsidR="00CF719D" w:rsidDel="00A262B4">
          <w:delText>I</w:delText>
        </w:r>
        <w:r w:rsidDel="00A262B4">
          <w:delText>t will be of great value to evaluate</w:delText>
        </w:r>
      </w:del>
      <w:ins w:id="55" w:author="Juengerlab" w:date="2021-10-15T14:21:00Z">
        <w:r w:rsidR="00A262B4">
          <w:t>Identifying</w:t>
        </w:r>
      </w:ins>
      <w:r>
        <w:t xml:space="preserve"> the genetic basis of panicle traits</w:t>
      </w:r>
      <w:ins w:id="56" w:author="Juengerlab" w:date="2021-10-15T14:27:00Z">
        <w:r w:rsidR="001D338A">
          <w:t xml:space="preserve"> in additional species</w:t>
        </w:r>
      </w:ins>
      <w:r>
        <w:t>, and evaluat</w:t>
      </w:r>
      <w:ins w:id="57" w:author="Juengerlab" w:date="2021-10-15T14:21:00Z">
        <w:r w:rsidR="001D338A">
          <w:t>ing</w:t>
        </w:r>
      </w:ins>
      <w:del w:id="58" w:author="Juengerlab" w:date="2021-10-15T14:21:00Z">
        <w:r w:rsidDel="001D338A">
          <w:delText>e</w:delText>
        </w:r>
      </w:del>
      <w:r>
        <w:t xml:space="preserve"> the evidence for </w:t>
      </w:r>
      <w:proofErr w:type="spellStart"/>
      <w:r w:rsidR="00C23ED9">
        <w:t>GxE</w:t>
      </w:r>
      <w:proofErr w:type="spellEnd"/>
      <w:r>
        <w:t xml:space="preserve"> using both quantitative studies and GWAS</w:t>
      </w:r>
      <w:ins w:id="59" w:author="Juengerlab" w:date="2021-10-15T14:27:00Z">
        <w:r w:rsidR="001D338A">
          <w:t>,</w:t>
        </w:r>
      </w:ins>
      <w:ins w:id="60" w:author="Juengerlab" w:date="2021-10-15T14:21:00Z">
        <w:r w:rsidR="001D338A">
          <w:t xml:space="preserve"> </w:t>
        </w:r>
      </w:ins>
      <w:del w:id="61" w:author="Juengerlab" w:date="2021-10-15T14:21:00Z">
        <w:r w:rsidDel="001D338A">
          <w:delText xml:space="preserve">, which </w:delText>
        </w:r>
      </w:del>
      <w:r>
        <w:t xml:space="preserve">will </w:t>
      </w:r>
      <w:del w:id="62" w:author="Juengerlab" w:date="2021-10-15T14:27:00Z">
        <w:r w:rsidDel="001D338A">
          <w:delText xml:space="preserve">further empower the confidence for identifying the </w:delText>
        </w:r>
      </w:del>
      <w:ins w:id="63" w:author="Juengerlab" w:date="2021-10-15T14:27:00Z">
        <w:r w:rsidR="001D338A">
          <w:t xml:space="preserve">increase our understanding of the </w:t>
        </w:r>
      </w:ins>
      <w:r>
        <w:t>genetic regions responsible for panicle architecture.</w:t>
      </w:r>
    </w:p>
    <w:p w14:paraId="19250C82" w14:textId="6D540819" w:rsidR="00C97100" w:rsidRDefault="00850C5C">
      <w:pPr>
        <w:spacing w:after="0" w:line="480" w:lineRule="auto"/>
        <w:ind w:firstLine="720"/>
      </w:pPr>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end"/>
      </w:r>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end"/>
      </w:r>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end"/>
      </w:r>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t>Switchgrass (</w:t>
      </w:r>
      <w:r>
        <w:rPr>
          <w:i/>
        </w:rPr>
        <w:t>Panicum virgatum</w:t>
      </w:r>
      <w:r>
        <w:t xml:space="preserve"> L.) has been championed as a potential biofuel crop since it</w:t>
      </w:r>
      <w:ins w:id="64" w:author="Juengerlab" w:date="2021-10-14T14:58:00Z">
        <w:r w:rsidR="00EF1D71">
          <w:t>s selection</w:t>
        </w:r>
      </w:ins>
      <w:del w:id="65" w:author="Juengerlab" w:date="2021-10-14T14:58:00Z">
        <w:r w:rsidDel="00EF1D71">
          <w:delText xml:space="preserve"> was selected</w:delText>
        </w:r>
      </w:del>
      <w:r>
        <w:t xml:space="preserve"> by the US Department of Energy (US DOE) as a model grass species for bioenergy in the early 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w:t>
      </w:r>
      <w:ins w:id="66" w:author="Juengerlab" w:date="2021-10-14T14:59:00Z">
        <w:r w:rsidR="00EF1D71">
          <w:t>The</w:t>
        </w:r>
      </w:ins>
      <w:del w:id="67" w:author="Juengerlab" w:date="2021-10-14T14:59:00Z">
        <w:r w:rsidDel="00EF1D71">
          <w:delText>Its</w:delText>
        </w:r>
      </w:del>
      <w:r>
        <w:t xml:space="preserve"> potential for high biomass production on marginal land, adaptation to a wide range of environments, and ecosystem service such as carbon sequestration, water flow management</w:t>
      </w:r>
      <w:ins w:id="68" w:author="Juengerlab" w:date="2021-10-14T14:59:00Z">
        <w:r w:rsidR="00EF1D71">
          <w:t>,</w:t>
        </w:r>
      </w:ins>
      <w:r>
        <w:t xml:space="preserve"> and erosion control, make</w:t>
      </w:r>
      <w:del w:id="69" w:author="Juengerlab" w:date="2021-10-14T14:59:00Z">
        <w:r w:rsidDel="00EF1D71">
          <w:delText>s</w:delText>
        </w:r>
      </w:del>
      <w:r>
        <w:t xml:space="preserve"> switchgrass an excellent candidate for </w:t>
      </w:r>
      <w:r w:rsidR="00211199">
        <w:t xml:space="preserve">meeting </w:t>
      </w:r>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populations have been classified in the past </w:t>
      </w:r>
      <w:r>
        <w:lastRenderedPageBreak/>
        <w:t xml:space="preserve">based on morphology and habit preference, northern upland and southern lowland ecotypes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w:t>
      </w:r>
      <w:del w:id="70" w:author="Juengerlab" w:date="2021-10-14T14:59:00Z">
        <w:r w:rsidDel="00EF1D71">
          <w:delText xml:space="preserve">very </w:delText>
        </w:r>
      </w:del>
      <w:r>
        <w:t xml:space="preserve">recent study based on a resequenced switchgrass diversity panel </w:t>
      </w:r>
      <w:del w:id="71" w:author="Juengerlab" w:date="2021-10-14T14:37:00Z">
        <w:r w:rsidDel="009D136A">
          <w:delText xml:space="preserve">was able to define </w:delText>
        </w:r>
      </w:del>
      <w:ins w:id="72" w:author="Juengerlab" w:date="2021-10-14T14:37:00Z">
        <w:r w:rsidR="009D136A">
          <w:t xml:space="preserve">defined </w:t>
        </w:r>
      </w:ins>
      <w:r>
        <w:t>a third coastal ecotype, which is broadly sympatric with the lowland ecotype but possesses upland leaf characters and lowland plant morphotype (Lovell et al., 2021).</w:t>
      </w:r>
    </w:p>
    <w:p w14:paraId="3D5D8E27" w14:textId="77777777" w:rsidR="00C97100" w:rsidRDefault="00850C5C">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39055BEC" w:rsidR="00C97100" w:rsidRDefault="00850C5C" w:rsidP="009D136A">
      <w:pPr>
        <w:spacing w:after="0" w:line="480" w:lineRule="auto"/>
        <w:ind w:firstLine="720"/>
        <w:pPrChange w:id="73" w:author="Juengerlab" w:date="2021-10-14T14:35:00Z">
          <w:pPr>
            <w:spacing w:after="0" w:line="480" w:lineRule="auto"/>
            <w:ind w:firstLine="720"/>
          </w:pPr>
        </w:pPrChange>
      </w:pPr>
      <w:r>
        <w:t xml:space="preserve">In this study, we evaluated the genetic architecture of switchgrass panicle traits </w:t>
      </w:r>
      <w:del w:id="74" w:author="Juengerlab" w:date="2021-10-14T14:32:00Z">
        <w:r w:rsidDel="00717920">
          <w:delText xml:space="preserve">using </w:delText>
        </w:r>
      </w:del>
      <w:ins w:id="75" w:author="Juengerlab" w:date="2021-10-14T14:32:00Z">
        <w:r w:rsidR="00717920">
          <w:t xml:space="preserve">in two mapping populations: </w:t>
        </w:r>
      </w:ins>
      <w:r>
        <w:t xml:space="preserve">a </w:t>
      </w:r>
      <w:del w:id="76" w:author="Juengerlab" w:date="2021-10-14T14:30:00Z">
        <w:r w:rsidDel="00717920">
          <w:delText>four</w:delText>
        </w:r>
      </w:del>
      <w:ins w:id="77" w:author="Juengerlab" w:date="2021-10-14T14:30:00Z">
        <w:r w:rsidR="00717920">
          <w:t xml:space="preserve">pseudo-F2 </w:t>
        </w:r>
      </w:ins>
      <w:ins w:id="78" w:author="Juengerlab" w:date="2021-10-14T15:00:00Z">
        <w:r w:rsidR="00EF1D71">
          <w:t>mapping</w:t>
        </w:r>
      </w:ins>
      <w:del w:id="79" w:author="Juengerlab" w:date="2021-10-14T14:30:00Z">
        <w:r w:rsidDel="00717920">
          <w:delText>-way</w:delText>
        </w:r>
      </w:del>
      <w:r>
        <w:t xml:space="preserve"> population</w:t>
      </w:r>
      <w:ins w:id="80" w:author="Juengerlab" w:date="2021-10-14T14:34:00Z">
        <w:r w:rsidR="009D136A">
          <w:t xml:space="preserve"> (hereafter, “four-way”)</w:t>
        </w:r>
      </w:ins>
      <w:r>
        <w:t xml:space="preserve"> grown across </w:t>
      </w:r>
      <w:del w:id="81" w:author="Juengerlab" w:date="2021-10-14T14:29:00Z">
        <w:r w:rsidDel="00717920">
          <w:delText xml:space="preserve">10 </w:delText>
        </w:r>
      </w:del>
      <w:ins w:id="82" w:author="Juengerlab" w:date="2021-10-14T14:29:00Z">
        <w:r w:rsidR="00717920">
          <w:t xml:space="preserve">ten </w:t>
        </w:r>
      </w:ins>
      <w:r>
        <w:t>field sites (or common gardens) in the central US and a natural population of switchgrass (</w:t>
      </w:r>
      <w:ins w:id="83" w:author="Juengerlab" w:date="2021-10-14T14:34:00Z">
        <w:r w:rsidR="009D136A">
          <w:t>hereafter</w:t>
        </w:r>
      </w:ins>
      <w:del w:id="84" w:author="Juengerlab" w:date="2021-10-14T14:34:00Z">
        <w:r w:rsidDel="009D136A">
          <w:delText>i.e.</w:delText>
        </w:r>
      </w:del>
      <w:r>
        <w:t>,</w:t>
      </w:r>
      <w:del w:id="85" w:author="Juengerlab" w:date="2021-10-14T14:35:00Z">
        <w:r w:rsidDel="009D136A">
          <w:delText xml:space="preserve"> a</w:delText>
        </w:r>
      </w:del>
      <w:r>
        <w:t xml:space="preserve"> </w:t>
      </w:r>
      <w:ins w:id="86" w:author="Juengerlab" w:date="2021-10-14T14:35:00Z">
        <w:r w:rsidR="009D136A">
          <w:t>“</w:t>
        </w:r>
      </w:ins>
      <w:r>
        <w:t>diversity panel</w:t>
      </w:r>
      <w:ins w:id="87" w:author="Juengerlab" w:date="2021-10-14T14:35:00Z">
        <w:r w:rsidR="009D136A">
          <w:t>”</w:t>
        </w:r>
      </w:ins>
      <w:r>
        <w:t xml:space="preserve">) grown at three </w:t>
      </w:r>
      <w:del w:id="88" w:author="Juengerlab" w:date="2021-10-14T14:29:00Z">
        <w:r w:rsidDel="00717920">
          <w:delText xml:space="preserve">common gardens out </w:delText>
        </w:r>
      </w:del>
      <w:r>
        <w:t xml:space="preserve">of the </w:t>
      </w:r>
      <w:del w:id="89" w:author="Juengerlab" w:date="2021-10-14T14:29:00Z">
        <w:r w:rsidDel="00717920">
          <w:delText xml:space="preserve">10 </w:delText>
        </w:r>
      </w:del>
      <w:ins w:id="90" w:author="Juengerlab" w:date="2021-10-14T14:29:00Z">
        <w:r w:rsidR="00717920">
          <w:t xml:space="preserve">ten </w:t>
        </w:r>
      </w:ins>
      <w:commentRangeStart w:id="91"/>
      <w:r>
        <w:t>sites</w:t>
      </w:r>
      <w:commentRangeEnd w:id="91"/>
      <w:r w:rsidR="00717920">
        <w:rPr>
          <w:rStyle w:val="CommentReference"/>
        </w:rPr>
        <w:commentReference w:id="91"/>
      </w:r>
      <w:r>
        <w:t xml:space="preserve">. </w:t>
      </w:r>
      <w:ins w:id="92" w:author="Juengerlab" w:date="2021-10-14T14:33:00Z">
        <w:r w:rsidR="00717920">
          <w:t>We assessed t</w:t>
        </w:r>
      </w:ins>
      <w:del w:id="93" w:author="Juengerlab" w:date="2021-10-14T14:32:00Z">
        <w:r w:rsidDel="00717920">
          <w:delText xml:space="preserve">To accomplish this goal, we planted clonal divisions of progeny from a four-way outbred mapping population derived from upland and lowland germplasm, along with the four grandparents and F1 hybrids, at 10 field sites spanning a large latitudinal gradient. Also, we planted a diversity panel of switchgrass at three of the 10 field sites. </w:delText>
        </w:r>
      </w:del>
      <w:del w:id="94" w:author="Juengerlab" w:date="2021-10-14T14:33:00Z">
        <w:r w:rsidDel="00717920">
          <w:delText>T</w:delText>
        </w:r>
      </w:del>
      <w:r>
        <w:t>hree panicle traits</w:t>
      </w:r>
      <w:ins w:id="95" w:author="Juengerlab" w:date="2021-10-14T14:33:00Z">
        <w:r w:rsidR="00717920">
          <w:t xml:space="preserve"> for each population at the end of the 2019 growing season:</w:t>
        </w:r>
      </w:ins>
      <w:del w:id="96" w:author="Juengerlab" w:date="2021-10-14T14:33:00Z">
        <w:r w:rsidDel="00717920">
          <w:delText xml:space="preserve"> including</w:delText>
        </w:r>
      </w:del>
      <w:r>
        <w:t xml:space="preserve"> panicle length (PL), primary branching number (PBN) per panicle, and secondary branching number (SBN)</w:t>
      </w:r>
      <w:del w:id="97" w:author="Juengerlab" w:date="2021-10-14T14:33:00Z">
        <w:r w:rsidDel="00717920">
          <w:delText xml:space="preserve"> on the panicle, were assessed for each population at their planting sites in the end of 2019 growing season</w:delText>
        </w:r>
      </w:del>
      <w:r>
        <w:t xml:space="preserve">. </w:t>
      </w:r>
      <w:del w:id="98" w:author="Juengerlab" w:date="2021-10-14T14:34:00Z">
        <w:r w:rsidDel="009D136A">
          <w:delText>These datasets were used</w:delText>
        </w:r>
      </w:del>
      <w:del w:id="99" w:author="Juengerlab" w:date="2021-10-14T14:33:00Z">
        <w:r w:rsidDel="009D136A">
          <w:delText xml:space="preserve"> </w:delText>
        </w:r>
      </w:del>
      <w:del w:id="100" w:author="Juengerlab" w:date="2021-10-14T14:34:00Z">
        <w:r w:rsidDel="009D136A">
          <w:delText xml:space="preserve"> to investigate:</w:delText>
        </w:r>
      </w:del>
      <w:ins w:id="101" w:author="Juengerlab" w:date="2021-10-14T14:35:00Z">
        <w:r w:rsidR="009D136A">
          <w:t>For</w:t>
        </w:r>
      </w:ins>
      <w:ins w:id="102" w:author="Juengerlab" w:date="2021-10-14T14:34:00Z">
        <w:r w:rsidR="009D136A">
          <w:t xml:space="preserve"> these phenotypes, we assessed</w:t>
        </w:r>
      </w:ins>
      <w:r>
        <w:t xml:space="preserve"> </w:t>
      </w:r>
      <w:del w:id="103" w:author="Juengerlab" w:date="2021-10-14T14:34:00Z">
        <w:r w:rsidDel="009D136A">
          <w:delText>(</w:delText>
        </w:r>
      </w:del>
      <w:r>
        <w:t xml:space="preserve">1) the genetic architecture underlying </w:t>
      </w:r>
      <w:del w:id="104" w:author="Juengerlab" w:date="2021-10-14T14:38:00Z">
        <w:r w:rsidDel="009D136A">
          <w:delText>these three traits through quantitative analysis and GWAS analysis</w:delText>
        </w:r>
      </w:del>
      <w:ins w:id="105" w:author="Juengerlab" w:date="2021-10-14T14:38:00Z">
        <w:r w:rsidR="009D136A">
          <w:t>the trait</w:t>
        </w:r>
      </w:ins>
      <w:r>
        <w:t xml:space="preserve">, </w:t>
      </w:r>
      <w:del w:id="106" w:author="Juengerlab" w:date="2021-10-14T14:34:00Z">
        <w:r w:rsidDel="009D136A">
          <w:delText>(</w:delText>
        </w:r>
      </w:del>
      <w:r>
        <w:t xml:space="preserve">2) the sensitivity of QTL and their effects across different environments </w:t>
      </w:r>
      <w:del w:id="107" w:author="Juengerlab" w:date="2021-10-15T14:28:00Z">
        <w:r w:rsidDel="001D338A">
          <w:delText xml:space="preserve">from </w:delText>
        </w:r>
      </w:del>
      <w:ins w:id="108" w:author="Juengerlab" w:date="2021-10-15T14:28:00Z">
        <w:r w:rsidR="001D338A">
          <w:t xml:space="preserve">in </w:t>
        </w:r>
      </w:ins>
      <w:r>
        <w:t>the four-way</w:t>
      </w:r>
      <w:del w:id="109" w:author="Juengerlab" w:date="2021-10-15T14:28:00Z">
        <w:r w:rsidDel="001D338A">
          <w:delText xml:space="preserve"> population</w:delText>
        </w:r>
      </w:del>
      <w:r>
        <w:t xml:space="preserve">, </w:t>
      </w:r>
      <w:del w:id="110" w:author="Juengerlab" w:date="2021-10-15T14:28:00Z">
        <w:r w:rsidDel="001D338A">
          <w:delText xml:space="preserve">and </w:delText>
        </w:r>
      </w:del>
      <w:del w:id="111" w:author="Juengerlab" w:date="2021-10-14T14:36:00Z">
        <w:r w:rsidDel="009D136A">
          <w:delText>(</w:delText>
        </w:r>
      </w:del>
      <w:r>
        <w:t xml:space="preserve">3) the single nucleotide polymorphism (SNP) effects on the traits in the three common gardens from the </w:t>
      </w:r>
      <w:r>
        <w:lastRenderedPageBreak/>
        <w:t xml:space="preserve">diversity panel,  and </w:t>
      </w:r>
      <w:r w:rsidR="00D04AF7">
        <w:t xml:space="preserve">4) </w:t>
      </w:r>
      <w:del w:id="112" w:author="Juengerlab" w:date="2021-10-15T14:28:00Z">
        <w:r w:rsidDel="001D338A">
          <w:delText>to search for</w:delText>
        </w:r>
      </w:del>
      <w:ins w:id="113" w:author="Juengerlab" w:date="2021-10-15T14:28:00Z">
        <w:r w:rsidR="001D338A">
          <w:t>the</w:t>
        </w:r>
      </w:ins>
      <w:r>
        <w:t xml:space="preserve"> candidate genes that </w:t>
      </w:r>
      <w:del w:id="114" w:author="Juengerlab" w:date="2021-10-15T14:28:00Z">
        <w:r w:rsidDel="001D338A">
          <w:delText xml:space="preserve">are overlapping between </w:delText>
        </w:r>
      </w:del>
      <w:ins w:id="115" w:author="Juengerlab" w:date="2021-10-15T14:28:00Z">
        <w:r w:rsidR="001D338A">
          <w:t>were found for both</w:t>
        </w:r>
      </w:ins>
      <w:del w:id="116" w:author="Juengerlab" w:date="2021-10-15T14:28:00Z">
        <w:r w:rsidDel="001D338A">
          <w:delText>the</w:delText>
        </w:r>
      </w:del>
      <w:r>
        <w:t xml:space="preserve"> two populations </w:t>
      </w:r>
      <w:del w:id="117" w:author="Juengerlab" w:date="2021-10-15T14:29:00Z">
        <w:r w:rsidDel="001D338A">
          <w:delText>and are i</w:delText>
        </w:r>
      </w:del>
      <w:ins w:id="118" w:author="Juengerlab" w:date="2021-10-15T14:29:00Z">
        <w:r w:rsidR="001D338A">
          <w:t>potentially involved in the</w:t>
        </w:r>
      </w:ins>
      <w:del w:id="119" w:author="Juengerlab" w:date="2021-10-15T14:29:00Z">
        <w:r w:rsidDel="001D338A">
          <w:delText>n</w:delText>
        </w:r>
      </w:del>
      <w:r>
        <w:t xml:space="preserve"> regulation of panicle architecture in switchgrass. </w:t>
      </w:r>
    </w:p>
    <w:p w14:paraId="66599B48" w14:textId="77777777" w:rsidR="00C97100" w:rsidRDefault="00850C5C">
      <w:pPr>
        <w:spacing w:after="0" w:line="480" w:lineRule="auto"/>
        <w:rPr>
          <w:b/>
          <w:sz w:val="28"/>
          <w:szCs w:val="28"/>
        </w:rPr>
      </w:pPr>
      <w:r>
        <w:rPr>
          <w:b/>
          <w:sz w:val="28"/>
          <w:szCs w:val="28"/>
        </w:rPr>
        <w:t>Materials and Methods</w:t>
      </w:r>
    </w:p>
    <w:p w14:paraId="13548E62" w14:textId="77777777" w:rsidR="00C97100" w:rsidRDefault="00850C5C">
      <w:pPr>
        <w:spacing w:after="0" w:line="480" w:lineRule="auto"/>
        <w:rPr>
          <w:b/>
        </w:rPr>
      </w:pPr>
      <w:r>
        <w:rPr>
          <w:b/>
        </w:rPr>
        <w:t xml:space="preserve">Field experiment and phenotyping of the four-way  </w:t>
      </w:r>
    </w:p>
    <w:p w14:paraId="2DE70D62" w14:textId="0877DAB0" w:rsidR="00C97100" w:rsidRDefault="00850C5C">
      <w:pPr>
        <w:spacing w:after="0" w:line="480" w:lineRule="auto"/>
      </w:pPr>
      <w:r>
        <w:tab/>
        <w:t xml:space="preserve">The details of the creation of the four-way population </w:t>
      </w:r>
      <w:del w:id="120" w:author="Juengerlab" w:date="2021-10-14T14:39:00Z">
        <w:r w:rsidDel="009D136A">
          <w:delText xml:space="preserve">were </w:delText>
        </w:r>
      </w:del>
      <w:ins w:id="121" w:author="Juengerlab" w:date="2021-10-14T14:39:00Z">
        <w:r w:rsidR="009D136A">
          <w:t xml:space="preserve">are </w:t>
        </w:r>
      </w:ins>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5838BCDA"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core genotypes), along with multiple replicates of grandparents and F</w:t>
      </w:r>
      <w:r>
        <w:rPr>
          <w:vertAlign w:val="subscript"/>
        </w:rPr>
        <w:t>1</w:t>
      </w:r>
      <w:r>
        <w:t xml:space="preserve"> parents, were transplanted from May to July of 2015 at 10 field sites.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w:t>
      </w:r>
      <w:r>
        <w:lastRenderedPageBreak/>
        <w:t xml:space="preserve">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5C87F9F2" w14:textId="77777777" w:rsidR="00C97100" w:rsidRDefault="00850C5C">
      <w:pPr>
        <w:spacing w:after="0" w:line="480" w:lineRule="auto"/>
        <w:ind w:firstLine="720"/>
      </w:pPr>
      <w:r>
        <w:t>Three panicles were cut from each plant at full maturity. Panicle length (PL in mm), primary branching number (PBN), and secondary branching number (SBN) were assessed at the end of the 2016 growing season. A diagram depicting these phenotypes is presented in Figure 2,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total number of secondary branches on the lowest primary branch of the panicle (Figure 2). In total, over 10,000 separate panicle morphology measurements were collected in our study. The phenotypic data (i.e., average values) for each genotype at each field site are provided in Supplemental Table S1.</w:t>
      </w:r>
    </w:p>
    <w:p w14:paraId="678C9FF0" w14:textId="77777777" w:rsidR="00C97100" w:rsidRDefault="00850C5C">
      <w:pPr>
        <w:spacing w:after="0" w:line="480" w:lineRule="auto"/>
        <w:rPr>
          <w:b/>
        </w:rPr>
      </w:pPr>
      <w:r>
        <w:rPr>
          <w:b/>
        </w:rPr>
        <w:t>Genotyping and multi-environment QTL modelling of the four-way</w:t>
      </w:r>
    </w:p>
    <w:p w14:paraId="18E0B107" w14:textId="7A55E153" w:rsidR="00C97100" w:rsidRDefault="00850C5C" w:rsidP="00C23ED9">
      <w:pPr>
        <w:spacing w:after="0" w:line="480" w:lineRule="auto"/>
        <w:ind w:firstLine="720"/>
      </w:pPr>
      <w:r>
        <w:t xml:space="preserve">Illumina fragment paired end libraries, representing each of the four grandparents (A: AP13, B: DAC; C: WBC; D: VS16) were sequenced and genotyped in the context of the </w:t>
      </w:r>
      <w:proofErr w:type="spellStart"/>
      <w:r>
        <w:rPr>
          <w:i/>
        </w:rPr>
        <w:t>P.virgatum</w:t>
      </w:r>
      <w:proofErr w:type="spellEnd"/>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w:t>
      </w:r>
      <w:proofErr w:type="spellStart"/>
      <w:r w:rsidR="00C23ED9">
        <w:t>GxE</w:t>
      </w:r>
      <w:proofErr w:type="spellEnd"/>
      <w:r>
        <w:t xml:space="preserve"> analysis, the genetic map was reduced into 738 markers, with an average </w:t>
      </w:r>
      <w:proofErr w:type="spellStart"/>
      <w:r>
        <w:t>intermarker</w:t>
      </w:r>
      <w:proofErr w:type="spellEnd"/>
      <w:r>
        <w:t xml:space="preserve"> distance of to 2cM. </w:t>
      </w:r>
    </w:p>
    <w:p w14:paraId="7EF4102A" w14:textId="77777777" w:rsidR="00C97100" w:rsidRDefault="00850C5C">
      <w:pPr>
        <w:spacing w:after="0" w:line="480" w:lineRule="auto"/>
        <w:ind w:firstLine="720"/>
      </w:pPr>
      <w:r>
        <w:lastRenderedPageBreak/>
        <w:t>Narrow-sense heritability (</w:t>
      </w:r>
      <w:r>
        <w:rPr>
          <w:i/>
        </w:rPr>
        <w:t>h</w:t>
      </w:r>
      <w:r>
        <w:rPr>
          <w:i/>
          <w:vertAlign w:val="superscript"/>
        </w:rPr>
        <w:t>2</w:t>
      </w:r>
      <w:r>
        <w:t>) for each trait and the genetic correlation between traits at each environment were estimated using the additive kinship matrix based on marker genotypic information using the ‘</w:t>
      </w:r>
      <w:proofErr w:type="spellStart"/>
      <w:r>
        <w:t>sommer</w:t>
      </w:r>
      <w:proofErr w:type="spellEnd"/>
      <w:r>
        <w:t xml:space="preserve">’ package </w:t>
      </w:r>
      <w:r>
        <w:fldChar w:fldCharType="begin"/>
      </w:r>
      <w: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fldChar w:fldCharType="separate"/>
      </w:r>
      <w:r>
        <w:t>(Covarrubias-Pazaran 2016)</w:t>
      </w:r>
      <w:r>
        <w:fldChar w:fldCharType="end"/>
      </w:r>
      <w:r>
        <w:t xml:space="preserve"> in R (2018). Briefly, we used a multivariate mixed model (</w:t>
      </w:r>
      <w:proofErr w:type="spellStart"/>
      <w:r>
        <w:t>mmer</w:t>
      </w:r>
      <w:proofErr w:type="spellEnd"/>
      <w:r>
        <w:t xml:space="preserve">) that takes the kinship matrix to estimate the variance components for each trait under each environment, and calculates </w:t>
      </w:r>
      <w:r>
        <w:rPr>
          <w:i/>
        </w:rPr>
        <w:t>h</w:t>
      </w:r>
      <w:r>
        <w:rPr>
          <w:i/>
          <w:vertAlign w:val="superscript"/>
        </w:rPr>
        <w:t>2</w:t>
      </w:r>
      <w:r>
        <w:t xml:space="preserve"> as the proportion of additive genetic variance to the total varianc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t xml:space="preserve">&lt; 0.05) after three consecutive runs of CIM to confirm stability of QTL. The QTL with highest LOD peaks were considered as the most significant QTL, and the </w:t>
      </w:r>
      <w:r>
        <w:lastRenderedPageBreak/>
        <w:t xml:space="preserve">flanking markers associated with 1.5 LOD drop around the most significant QTL were considered as confidence interval for the QTL peaks.  </w:t>
      </w:r>
    </w:p>
    <w:p w14:paraId="28562826" w14:textId="77777777" w:rsidR="00C97100" w:rsidRDefault="00850C5C" w:rsidP="00C23ED9">
      <w:pPr>
        <w:spacing w:after="0" w:line="480" w:lineRule="auto"/>
        <w:rPr>
          <w:b/>
          <w:bCs/>
        </w:rPr>
      </w:pPr>
      <w:r>
        <w:rPr>
          <w:b/>
          <w:bCs/>
        </w:rPr>
        <w:t>Genome-wide association and multivariate adaptive shrinkage in the switchgrass diversity panel</w:t>
      </w:r>
    </w:p>
    <w:p w14:paraId="0C4F12C0" w14:textId="3A913A95" w:rsidR="00C97100" w:rsidRDefault="00850C5C">
      <w:pPr>
        <w:spacing w:after="0" w:line="480" w:lineRule="auto"/>
      </w:pPr>
      <w:r>
        <w:tab/>
        <w:t>The formation and resequencing of the switchgrass diversity panel has been described previously (Lovell et al</w:t>
      </w:r>
      <w:r w:rsidR="00DF7452">
        <w:t>., 2021</w:t>
      </w:r>
      <w:r>
        <w:t xml:space="preserve">). Briefly, hundreds of tetraploid switchgrass plants were resequenced, and these genotypes were clonally replicated and planted at multiple common gardens spanning a latitudinal gradient across the continental United States. We phenotyped panicle length (PL in mm), primary branch number (PBN), and secondary branch number (SBN) as above for three panicles cut from each plant at full maturity at the end of the 2019 growing season, in a subset of genotyped individuals and common gardens. We phenotyped 381 genotyped individuals that had clones present at each of three common garden locations (Pickle, TX or PKLE; Columbia, MO or CLMB; and Hickory Corners, MI or KBSM). </w:t>
      </w:r>
    </w:p>
    <w:p w14:paraId="541AAF65" w14:textId="03EED580" w:rsidR="00B85CE1" w:rsidRDefault="00850C5C">
      <w:pPr>
        <w:spacing w:after="0" w:line="480" w:lineRule="auto"/>
        <w:rPr>
          <w:ins w:id="122" w:author="Juengerlab" w:date="2021-10-14T14:56:00Z"/>
        </w:rPr>
      </w:pPr>
      <w:r>
        <w:tab/>
        <w:t xml:space="preserve">We analyzed SNP effects on three panicle traits in three common gardens using multivariate adaptive shrinkage (mash), using effect estimates from univariate genome-wide association studies (GWAS). </w:t>
      </w:r>
      <w:r w:rsidR="00A25D12">
        <w:t xml:space="preserve">GWAS were conducted using the </w:t>
      </w:r>
      <w:proofErr w:type="spellStart"/>
      <w:r w:rsidR="00A25D12">
        <w:t>bigsnpr</w:t>
      </w:r>
      <w:proofErr w:type="spellEnd"/>
      <w:r w:rsidR="00A25D12">
        <w:t xml:space="preserve"> R package</w:t>
      </w:r>
      <w:r w:rsidR="00377B61">
        <w:t xml:space="preserve"> (</w:t>
      </w:r>
      <w:proofErr w:type="spellStart"/>
      <w:r w:rsidR="00377B61">
        <w:t>Prive</w:t>
      </w:r>
      <w:proofErr w:type="spellEnd"/>
      <w:r w:rsidR="00377B61">
        <w:t xml:space="preserve"> et al 2018</w:t>
      </w:r>
      <w:ins w:id="123" w:author="Juengerlab" w:date="2021-10-14T15:34:00Z">
        <w:r w:rsidR="00657F11">
          <w:t xml:space="preserve">: </w:t>
        </w:r>
        <w:r w:rsidR="00657F11" w:rsidRPr="00657F11">
          <w:t>https://academic.oup.com/bioinformatics/article/34/16/2781/4956666</w:t>
        </w:r>
      </w:ins>
      <w:r w:rsidR="00377B61">
        <w:t>)</w:t>
      </w:r>
      <w:r w:rsidR="00A25D12">
        <w:t xml:space="preserve">, which performs fast statistical analysis of large SNP arrays encoded as matrices, and which implements the current best practices </w:t>
      </w:r>
      <w:r w:rsidR="00377B61">
        <w:t xml:space="preserve">in human genetics </w:t>
      </w:r>
      <w:r w:rsidR="00A25D12">
        <w:t xml:space="preserve">for principal component analysis of </w:t>
      </w:r>
      <w:r w:rsidR="00377B61">
        <w:t>population genetic data (</w:t>
      </w:r>
      <w:proofErr w:type="spellStart"/>
      <w:r w:rsidR="00377B61">
        <w:t>Prive</w:t>
      </w:r>
      <w:proofErr w:type="spellEnd"/>
      <w:r w:rsidR="00377B61">
        <w:t xml:space="preserve"> et al 2020</w:t>
      </w:r>
      <w:ins w:id="124" w:author="Juengerlab" w:date="2021-10-14T15:33:00Z">
        <w:r w:rsidR="00657F11">
          <w:t xml:space="preserve">: </w:t>
        </w:r>
        <w:r w:rsidR="00657F11" w:rsidRPr="00657F11">
          <w:t>https://academic.oup.com/bioinformatics/article/36/16/4449/5838185</w:t>
        </w:r>
      </w:ins>
      <w:r w:rsidR="00377B61">
        <w:t xml:space="preserve">). </w:t>
      </w:r>
      <w:ins w:id="125" w:author="Juengerlab" w:date="2021-10-14T14:57:00Z">
        <w:r w:rsidR="00B85CE1">
          <w:t xml:space="preserve">Only SNPs with &lt;20% missing data and minor allele frequencies &gt;0.05 at all three gardens were used in univariate GWAS, resulting in 18.7M SNPs retained for the analysis. We used singular value decomposition on all 18.7M SNPs for all 381 genotyped individuals to create 15 genetic PCs for population structure correction using the </w:t>
        </w:r>
        <w:proofErr w:type="spellStart"/>
        <w:r w:rsidR="00B85CE1">
          <w:t>snp_</w:t>
        </w:r>
        <w:proofErr w:type="gramStart"/>
        <w:r w:rsidR="00B85CE1">
          <w:t>autoSVD</w:t>
        </w:r>
        <w:proofErr w:type="spellEnd"/>
        <w:r w:rsidR="00B85CE1">
          <w:t>(</w:t>
        </w:r>
        <w:proofErr w:type="gramEnd"/>
        <w:r w:rsidR="00B85CE1">
          <w:t xml:space="preserve">) function in </w:t>
        </w:r>
        <w:proofErr w:type="spellStart"/>
        <w:r w:rsidR="00B85CE1">
          <w:t>bigsnpr</w:t>
        </w:r>
        <w:proofErr w:type="spellEnd"/>
        <w:r w:rsidR="00B85CE1">
          <w:t xml:space="preserve">.  To choose the number of PCs that best controlled for population structure and reduced genomic inflation, we ran univariate linear regressions for each combination of </w:t>
        </w:r>
        <w:r w:rsidR="00B85CE1">
          <w:lastRenderedPageBreak/>
          <w:t>phenotype and common garden</w:t>
        </w:r>
        <w:r w:rsidR="00B85CE1" w:rsidRPr="007E0391">
          <w:t xml:space="preserve"> </w:t>
        </w:r>
        <w:r w:rsidR="00B85CE1">
          <w:t xml:space="preserve">including the range of 0 to 15 PCs as covariates, then selected either the smallest number of PCs that made </w:t>
        </w:r>
        <w:proofErr w:type="spellStart"/>
        <w:r w:rsidR="00B85CE1">
          <w:rPr>
            <w:rFonts w:cstheme="minorHAnsi"/>
          </w:rPr>
          <w:t>λ</w:t>
        </w:r>
        <w:r w:rsidR="00B85CE1">
          <w:rPr>
            <w:vertAlign w:val="subscript"/>
          </w:rPr>
          <w:t>GC</w:t>
        </w:r>
        <w:proofErr w:type="spellEnd"/>
        <w:r w:rsidR="00B85CE1">
          <w:t xml:space="preserve">, the genomic </w:t>
        </w:r>
      </w:ins>
      <w:ins w:id="126" w:author="Juengerlab" w:date="2021-10-14T15:28:00Z">
        <w:r w:rsidR="00657F11">
          <w:t>inflation</w:t>
        </w:r>
      </w:ins>
      <w:ins w:id="127" w:author="Juengerlab" w:date="2021-10-14T14:57:00Z">
        <w:r w:rsidR="00B85CE1">
          <w:t xml:space="preserve"> factor, less than 1.05, or else selected the number of PCs that minimized </w:t>
        </w:r>
        <w:proofErr w:type="spellStart"/>
        <w:r w:rsidR="00B85CE1">
          <w:rPr>
            <w:rFonts w:cstheme="minorHAnsi"/>
          </w:rPr>
          <w:t>λ</w:t>
        </w:r>
        <w:r w:rsidR="00B85CE1">
          <w:rPr>
            <w:vertAlign w:val="subscript"/>
          </w:rPr>
          <w:t>GC</w:t>
        </w:r>
        <w:proofErr w:type="spellEnd"/>
        <w:r w:rsidR="00B85CE1">
          <w:t xml:space="preserve"> when the first criterion could not be met</w:t>
        </w:r>
      </w:ins>
      <w:ins w:id="128" w:author="Juengerlab" w:date="2021-10-15T15:56:00Z">
        <w:r w:rsidR="00AC72E5">
          <w:t xml:space="preserve"> (Table</w:t>
        </w:r>
      </w:ins>
      <w:ins w:id="129" w:author="Juengerlab" w:date="2021-10-15T15:58:00Z">
        <w:r w:rsidR="003B7CBC">
          <w:t xml:space="preserve"> S2</w:t>
        </w:r>
      </w:ins>
      <w:ins w:id="130" w:author="Juengerlab" w:date="2021-10-15T15:56:00Z">
        <w:r w:rsidR="00AC72E5">
          <w:t>)</w:t>
        </w:r>
      </w:ins>
      <w:ins w:id="131" w:author="Juengerlab" w:date="2021-10-14T15:30:00Z">
        <w:r w:rsidR="00657F11">
          <w:t xml:space="preserve">. In practice, </w:t>
        </w:r>
      </w:ins>
      <w:ins w:id="132" w:author="Juengerlab" w:date="2021-10-14T15:31:00Z">
        <w:r w:rsidR="00657F11">
          <w:t xml:space="preserve">because the PCs are orthogonal by definition, GWAS results are not sensitive to the number of </w:t>
        </w:r>
      </w:ins>
      <w:ins w:id="133" w:author="Juengerlab" w:date="2021-10-14T15:32:00Z">
        <w:r w:rsidR="00657F11">
          <w:t>PCs used, as long as a sufficient number of PCs are included to capture true population structure effects</w:t>
        </w:r>
      </w:ins>
      <w:ins w:id="134" w:author="Juengerlab" w:date="2021-10-14T14:57:00Z">
        <w:r w:rsidR="00B85CE1">
          <w:t xml:space="preserve"> (</w:t>
        </w:r>
      </w:ins>
      <w:ins w:id="135" w:author="Juengerlab" w:date="2021-10-14T15:32:00Z">
        <w:r w:rsidR="00657F11">
          <w:t xml:space="preserve">Price et al 2006: </w:t>
        </w:r>
        <w:r w:rsidR="00657F11" w:rsidRPr="00657F11">
          <w:t>https://www.nature.com/articles/ng1847</w:t>
        </w:r>
      </w:ins>
      <w:ins w:id="136" w:author="Juengerlab" w:date="2021-10-14T14:57:00Z">
        <w:r w:rsidR="00B85CE1">
          <w:t xml:space="preserve">). </w:t>
        </w:r>
        <w:r w:rsidR="00B85CE1">
          <w:tab/>
        </w:r>
      </w:ins>
      <w:del w:id="137" w:author="Juengerlab" w:date="2021-10-14T14:57:00Z">
        <w:r w:rsidR="00377B61" w:rsidDel="00B85CE1">
          <w:delText xml:space="preserve">Only SNPs with &lt;20% missing data and minor allele frequencies &gt;0.05 at all three gardens were used in univariate GWAS, resulting in 18.7M SNPs retained for the analysis. </w:delText>
        </w:r>
      </w:del>
    </w:p>
    <w:p w14:paraId="508EF42A" w14:textId="4A34512B" w:rsidR="00C97100" w:rsidRDefault="00377B61" w:rsidP="00B85CE1">
      <w:pPr>
        <w:spacing w:after="0" w:line="480" w:lineRule="auto"/>
        <w:ind w:firstLine="720"/>
        <w:pPrChange w:id="138" w:author="Juengerlab" w:date="2021-10-14T14:56:00Z">
          <w:pPr>
            <w:spacing w:after="0" w:line="480" w:lineRule="auto"/>
          </w:pPr>
        </w:pPrChange>
      </w:pPr>
      <w:r>
        <w:t xml:space="preserve">We then ran mash on the effect estimates and standard errors generated from univariate GWAS, following </w:t>
      </w:r>
      <w:r w:rsidR="00717920">
        <w:fldChar w:fldCharType="begin"/>
      </w:r>
      <w:r w:rsidR="00717920">
        <w:instrText xml:space="preserve"> HYPERLINK "https://stephenslab.github.io/mashr/articles/eQTL_outline.html" </w:instrText>
      </w:r>
      <w:r w:rsidR="00717920">
        <w:fldChar w:fldCharType="separate"/>
      </w:r>
      <w:r w:rsidRPr="00DE09F4">
        <w:rPr>
          <w:rStyle w:val="Hyperlink"/>
        </w:rPr>
        <w:t>mash documentation</w:t>
      </w:r>
      <w:r w:rsidR="00717920">
        <w:rPr>
          <w:rStyle w:val="Hyperlink"/>
        </w:rPr>
        <w:fldChar w:fldCharType="end"/>
      </w:r>
      <w:r>
        <w:t>: first, 100K SNPs unlinked at an r</w:t>
      </w:r>
      <w:r>
        <w:rPr>
          <w:vertAlign w:val="superscript"/>
        </w:rPr>
        <w:t>2</w:t>
      </w:r>
      <w:r>
        <w:t xml:space="preserve"> of 0.2 were used as a ‘random’ set to learn the background correlation structure; second, 5K SNPs with the maximum -log10p-values in 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r w:rsidR="00BD78E5">
        <w:t xml:space="preserve"> We determined which SNPs had evidence of significant phenotypic effects using local false sign rates</w:t>
      </w:r>
      <w:r w:rsidR="00DE09F4">
        <w:t xml:space="preserve"> (</w:t>
      </w:r>
      <w:proofErr w:type="spellStart"/>
      <w:r w:rsidR="00DE09F4">
        <w:t>lfsr</w:t>
      </w:r>
      <w:proofErr w:type="spellEnd"/>
      <w:r w:rsidR="00DE09F4">
        <w:t>)</w:t>
      </w:r>
      <w:r w:rsidR="00BD78E5">
        <w:t xml:space="preserve">, which are analogous to false discovery rates but more conservative (in that they also reflect the uncertainty in the estimation of the sign of the effect)(Stephens 2016). </w:t>
      </w:r>
      <w:r w:rsidR="00DE09F4">
        <w:t xml:space="preserve">These </w:t>
      </w:r>
      <w:proofErr w:type="spellStart"/>
      <w:r w:rsidR="00DE09F4">
        <w:t>lfsr</w:t>
      </w:r>
      <w:proofErr w:type="spellEnd"/>
      <w:r w:rsidR="00DE09F4">
        <w:t xml:space="preserve"> were condition-specific; for an overall measure of significance for each SNP, we used the log10</w:t>
      </w:r>
      <w:r w:rsidR="00C23ED9">
        <w:t xml:space="preserve"> </w:t>
      </w:r>
      <w:r w:rsidR="00DE09F4">
        <w:t>(Bayes Factor) computed by mash, which measures the overall significance of a SNP on the trait effects included in mash.</w:t>
      </w:r>
    </w:p>
    <w:p w14:paraId="5F0668CF" w14:textId="088CBB9E" w:rsidR="00BD78E5" w:rsidRDefault="00377B61">
      <w:pPr>
        <w:spacing w:after="0" w:line="480" w:lineRule="auto"/>
        <w:rPr>
          <w:b/>
          <w:bCs/>
        </w:rPr>
      </w:pPr>
      <w:r>
        <w:rPr>
          <w:b/>
          <w:bCs/>
        </w:rPr>
        <w:t>Enrichment tests to find c</w:t>
      </w:r>
      <w:r w:rsidR="00850C5C">
        <w:rPr>
          <w:b/>
          <w:bCs/>
        </w:rPr>
        <w:t xml:space="preserve">andidate genes </w:t>
      </w:r>
      <w:r>
        <w:rPr>
          <w:b/>
          <w:bCs/>
        </w:rPr>
        <w:t>in both mapping populations</w:t>
      </w:r>
    </w:p>
    <w:p w14:paraId="1739D3BD" w14:textId="691AE0FC" w:rsidR="00C97100" w:rsidRDefault="00BD78E5">
      <w:pPr>
        <w:spacing w:after="0" w:line="480" w:lineRule="auto"/>
        <w:rPr>
          <w:b/>
          <w:bCs/>
        </w:rPr>
      </w:pPr>
      <w:r>
        <w:rPr>
          <w:b/>
          <w:bCs/>
        </w:rPr>
        <w:tab/>
      </w:r>
      <w:r w:rsidR="00DE09F4">
        <w:rPr>
          <w:bCs/>
        </w:rPr>
        <w:t xml:space="preserve">To determine if SNPs with significant trait effects on panicles in our diversity panel (assessed using mash) were enriched in panicle QTL intervals in our </w:t>
      </w:r>
      <w:r w:rsidR="00DF7452">
        <w:rPr>
          <w:bCs/>
        </w:rPr>
        <w:t>four-way</w:t>
      </w:r>
      <w:r w:rsidR="00DE09F4">
        <w:rPr>
          <w:bCs/>
        </w:rPr>
        <w:t xml:space="preserve"> mapping </w:t>
      </w:r>
      <w:r w:rsidR="00DF7452">
        <w:rPr>
          <w:bCs/>
        </w:rPr>
        <w:t>population</w:t>
      </w:r>
      <w:r w:rsidR="00DE09F4">
        <w:rPr>
          <w:bCs/>
        </w:rPr>
        <w:t>, we compared SNP enrichment in the QTL intervals to SNP enrichment of 1000 permutations of the QTL regions. First, the 18.7M SNPs used in mash were clumped to keep only the most significant SNP in each LD block, using a linkage threshold of r</w:t>
      </w:r>
      <w:r w:rsidR="00DE09F4">
        <w:rPr>
          <w:bCs/>
          <w:vertAlign w:val="superscript"/>
        </w:rPr>
        <w:t>2</w:t>
      </w:r>
      <w:r w:rsidR="00DE09F4">
        <w:rPr>
          <w:bCs/>
        </w:rPr>
        <w:t xml:space="preserve"> </w:t>
      </w:r>
      <w:r w:rsidR="00B22A2C">
        <w:rPr>
          <w:bCs/>
        </w:rPr>
        <w:t>&lt;</w:t>
      </w:r>
      <w:r w:rsidR="00DE09F4">
        <w:rPr>
          <w:bCs/>
        </w:rPr>
        <w:t xml:space="preserve"> 0.2. Significance was assessed using the log10</w:t>
      </w:r>
      <w:r w:rsidR="00C23ED9">
        <w:rPr>
          <w:bCs/>
        </w:rPr>
        <w:t xml:space="preserve"> </w:t>
      </w:r>
      <w:r w:rsidR="00DE09F4">
        <w:rPr>
          <w:bCs/>
        </w:rPr>
        <w:t xml:space="preserve">(Bayes Factor). SNP clumping resulted in 2.7M </w:t>
      </w:r>
      <w:r w:rsidR="00B22A2C">
        <w:rPr>
          <w:bCs/>
        </w:rPr>
        <w:t>SNPs unlinked at an r</w:t>
      </w:r>
      <w:r w:rsidR="00B22A2C">
        <w:rPr>
          <w:bCs/>
          <w:vertAlign w:val="superscript"/>
        </w:rPr>
        <w:t>2</w:t>
      </w:r>
      <w:r w:rsidR="00B22A2C">
        <w:rPr>
          <w:bCs/>
        </w:rPr>
        <w:t xml:space="preserve"> of 0.2</w:t>
      </w:r>
      <w:r w:rsidR="00F24294">
        <w:rPr>
          <w:bCs/>
        </w:rPr>
        <w:t xml:space="preserve">. </w:t>
      </w:r>
      <w:r w:rsidR="00B22A2C">
        <w:rPr>
          <w:bCs/>
        </w:rPr>
        <w:t xml:space="preserve">Second, 1000 permutations of the QTL regions </w:t>
      </w:r>
      <w:r w:rsidR="00B22A2C">
        <w:rPr>
          <w:bCs/>
        </w:rPr>
        <w:lastRenderedPageBreak/>
        <w:t xml:space="preserve">were created of the same size (in bp) of the 18 QTL found using the </w:t>
      </w:r>
      <w:r w:rsidR="00CC3936">
        <w:rPr>
          <w:bCs/>
        </w:rPr>
        <w:t>four-way</w:t>
      </w:r>
      <w:r w:rsidR="00B22A2C">
        <w:rPr>
          <w:bCs/>
        </w:rPr>
        <w:t xml:space="preserve"> mapping cross. For both the QTL intervals and these 1000 permutations, we assessed the number of QTL that had significant enrichments of </w:t>
      </w:r>
      <w:r w:rsidR="00F24294">
        <w:rPr>
          <w:bCs/>
        </w:rPr>
        <w:t>mash SNPs in the top 1% quantile of the 2.7M unlinked SNPs</w:t>
      </w:r>
      <w:r w:rsidR="00B22A2C">
        <w:rPr>
          <w:bCs/>
        </w:rPr>
        <w:t xml:space="preserve"> using hypergeometric tests. </w:t>
      </w:r>
    </w:p>
    <w:p w14:paraId="04D1BD6F" w14:textId="61D52002" w:rsidR="004D004C" w:rsidRDefault="00B22A2C" w:rsidP="00377B61">
      <w:pPr>
        <w:spacing w:after="0" w:line="480" w:lineRule="auto"/>
        <w:ind w:firstLine="720"/>
      </w:pPr>
      <w:r>
        <w:t>Third, w</w:t>
      </w:r>
      <w:r w:rsidR="00850C5C">
        <w:t xml:space="preserve">e </w:t>
      </w:r>
      <w:r w:rsidR="004D004C">
        <w:t>identified</w:t>
      </w:r>
      <w:r>
        <w:t xml:space="preserve"> </w:t>
      </w:r>
      <w:r w:rsidR="00850C5C">
        <w:t xml:space="preserve">genes </w:t>
      </w:r>
      <w:r>
        <w:t xml:space="preserve">that were </w:t>
      </w:r>
      <w:r w:rsidR="004D004C">
        <w:t>located both</w:t>
      </w:r>
      <w:r w:rsidR="00850C5C">
        <w:t xml:space="preserve"> in the confidence intervals of the discovered QTL from the four-way and </w:t>
      </w:r>
      <w:r>
        <w:t xml:space="preserve">within 20kb of the </w:t>
      </w:r>
      <w:r>
        <w:rPr>
          <w:bCs/>
        </w:rPr>
        <w:t>6149 mash SNPs with log10</w:t>
      </w:r>
      <w:r w:rsidR="00CC3936">
        <w:rPr>
          <w:bCs/>
        </w:rPr>
        <w:t xml:space="preserve"> </w:t>
      </w:r>
      <w:r>
        <w:rPr>
          <w:bCs/>
        </w:rPr>
        <w:t xml:space="preserve">(Bayes Factor) &gt; 1.3 </w:t>
      </w:r>
      <w:r w:rsidR="00850C5C">
        <w:t>from the diversity panel</w:t>
      </w:r>
      <w:r w:rsidR="004D004C">
        <w:t xml:space="preserve">. Because these genes were identified in two independent mapping panels, we have increased confidence that these genes are involved in panicle architecture in switchgrass. </w:t>
      </w:r>
      <w:ins w:id="139" w:author="Juengerlab" w:date="2021-10-14T14:56:00Z">
        <w:r w:rsidR="00B85CE1">
          <w:t xml:space="preserve">We used the </w:t>
        </w:r>
        <w:proofErr w:type="spellStart"/>
        <w:r w:rsidR="00B85CE1" w:rsidRPr="008362EC">
          <w:t>pvdiv_table_topsnps</w:t>
        </w:r>
        <w:proofErr w:type="spellEnd"/>
        <w:r w:rsidR="00B85CE1">
          <w:t xml:space="preserve">() function of the </w:t>
        </w:r>
        <w:proofErr w:type="spellStart"/>
        <w:r w:rsidR="00B85CE1">
          <w:t>switchgrassGWAS</w:t>
        </w:r>
        <w:proofErr w:type="spellEnd"/>
        <w:r w:rsidR="00B85CE1">
          <w:t xml:space="preserve"> R package </w:t>
        </w:r>
        <w:r w:rsidR="00B85CE1" w:rsidRPr="008362EC">
          <w:t>(</w:t>
        </w:r>
        <w:r w:rsidR="00B85CE1">
          <w:fldChar w:fldCharType="begin"/>
        </w:r>
        <w:r w:rsidR="00B85CE1">
          <w:instrText xml:space="preserve"> HYPERLINK "</w:instrText>
        </w:r>
        <w:r w:rsidR="00B85CE1" w:rsidRPr="008362EC">
          <w:instrText>https://github.com/Alice-MacQueen/switchgrassGWAS</w:instrText>
        </w:r>
        <w:r w:rsidR="00B85CE1">
          <w:instrText xml:space="preserve">" </w:instrText>
        </w:r>
        <w:r w:rsidR="00B85CE1">
          <w:fldChar w:fldCharType="separate"/>
        </w:r>
        <w:r w:rsidR="00B85CE1" w:rsidRPr="00D32DCA">
          <w:rPr>
            <w:rStyle w:val="Hyperlink"/>
          </w:rPr>
          <w:t>https://github.com/Alice-MacQueen/switchgrassGWAS</w:t>
        </w:r>
        <w:r w:rsidR="00B85CE1">
          <w:fldChar w:fldCharType="end"/>
        </w:r>
        <w:r w:rsidR="00B85CE1" w:rsidRPr="008362EC">
          <w:t>)</w:t>
        </w:r>
        <w:r w:rsidR="00B85CE1">
          <w:t xml:space="preserve"> to find genes within 20kb of mash SNPs, a distance consistent with a 50% linkage disequilibrium decay in this species (Grabowski et al 2017; Lovell et al 2021). </w:t>
        </w:r>
      </w:ins>
      <w:r w:rsidR="00850C5C">
        <w:t>The</w:t>
      </w:r>
      <w:r w:rsidR="004D004C">
        <w:t>se</w:t>
      </w:r>
      <w:r w:rsidR="00850C5C">
        <w:t xml:space="preserve"> genes were compared with the rice (v7</w:t>
      </w:r>
      <w:r w:rsidR="00DF7452">
        <w:t>, accessed from</w:t>
      </w:r>
      <w:r w:rsidR="008253A3">
        <w:t xml:space="preserve"> phytozome</w:t>
      </w:r>
      <w:r w:rsidR="00DF7452">
        <w:t xml:space="preserve"> </w:t>
      </w:r>
      <w:r w:rsidR="00DF7452" w:rsidRPr="00DF7452">
        <w:t>https://phytozome-next.jgi.doe.gov/info/Osativa_v7_0</w:t>
      </w:r>
      <w:r w:rsidR="00850C5C">
        <w:t>) and Arabidopsis annotation databases (TAIR 10</w:t>
      </w:r>
      <w:r w:rsidR="008253A3">
        <w:t xml:space="preserve">, accessed from phytozome </w:t>
      </w:r>
      <w:r w:rsidR="008253A3" w:rsidRPr="008253A3">
        <w:t>https://phytozome-next.jgi.doe.gov/info/Athaliana_TAIR10</w:t>
      </w:r>
      <w:r w:rsidR="00850C5C">
        <w:t>)</w:t>
      </w:r>
      <w:r w:rsidR="00223C32">
        <w:t xml:space="preserve"> to further identify candidate genes with functional validation in panicle architecture, or bolt architecture after the transition to flowering, in other species</w:t>
      </w:r>
      <w:ins w:id="140" w:author="Juengerlab" w:date="2021-10-14T14:56:00Z">
        <w:r w:rsidR="00B85CE1">
          <w:t xml:space="preserve"> (Bouche et al 2015: </w:t>
        </w:r>
        <w:r w:rsidR="00B85CE1">
          <w:fldChar w:fldCharType="begin"/>
        </w:r>
        <w:r w:rsidR="00B85CE1">
          <w:instrText xml:space="preserve"> HYPERLINK "https://doi.org/10.1093/nar/gkv1054" </w:instrText>
        </w:r>
        <w:r w:rsidR="00B85CE1">
          <w:fldChar w:fldCharType="separate"/>
        </w:r>
        <w:r w:rsidR="00B85CE1">
          <w:rPr>
            <w:rStyle w:val="Hyperlink"/>
          </w:rPr>
          <w:t>https://doi.org/10.1093/nar/gkv1054</w:t>
        </w:r>
        <w:r w:rsidR="00B85CE1">
          <w:fldChar w:fldCharType="end"/>
        </w:r>
        <w:r w:rsidR="00B85CE1">
          <w:t xml:space="preserve">; Yao et al 2017 </w:t>
        </w:r>
        <w:r w:rsidR="00B85CE1">
          <w:fldChar w:fldCharType="begin"/>
        </w:r>
        <w:r w:rsidR="00B85CE1">
          <w:instrText xml:space="preserve"> HYPERLINK "https://doi.org/10.1093/gigascience/gix119" </w:instrText>
        </w:r>
        <w:r w:rsidR="00B85CE1">
          <w:fldChar w:fldCharType="separate"/>
        </w:r>
        <w:r w:rsidR="00B85CE1">
          <w:rPr>
            <w:rStyle w:val="Hyperlink"/>
          </w:rPr>
          <w:t>https://doi.org/10.1093/gigascience/gix119</w:t>
        </w:r>
        <w:r w:rsidR="00B85CE1">
          <w:fldChar w:fldCharType="end"/>
        </w:r>
        <w:r w:rsidR="00B85CE1">
          <w:t>)</w:t>
        </w:r>
      </w:ins>
      <w:r w:rsidR="00850C5C">
        <w:t xml:space="preserve">. The annotation file for switchgrass was accessed on JGI (Joint Genome Institute) Phytozome 13 website: https://njp-spin.jgi.doe.gov/. </w:t>
      </w:r>
    </w:p>
    <w:p w14:paraId="6D60A2F9" w14:textId="1000BC8B" w:rsidR="00C97100" w:rsidRDefault="00850C5C">
      <w:pPr>
        <w:spacing w:after="0" w:line="480" w:lineRule="auto"/>
      </w:pPr>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end"/>
      </w:r>
      <w:r>
        <w:rPr>
          <w:b/>
          <w:sz w:val="28"/>
          <w:szCs w:val="28"/>
        </w:rPr>
        <w:t>Results</w:t>
      </w:r>
    </w:p>
    <w:p w14:paraId="2F592DE2" w14:textId="77777777" w:rsidR="00C97100" w:rsidRDefault="00850C5C">
      <w:pPr>
        <w:spacing w:after="0" w:line="480" w:lineRule="auto"/>
        <w:rPr>
          <w:b/>
        </w:rPr>
      </w:pPr>
      <w:r>
        <w:rPr>
          <w:b/>
        </w:rPr>
        <w:t>Phenotypic variation and heritability of the four-way</w:t>
      </w:r>
    </w:p>
    <w:p w14:paraId="20DF5BA6" w14:textId="0A089172" w:rsidR="009D136A" w:rsidRDefault="009D136A" w:rsidP="009D136A">
      <w:pPr>
        <w:spacing w:after="0" w:line="480" w:lineRule="auto"/>
        <w:ind w:firstLine="720"/>
        <w:rPr>
          <w:ins w:id="141" w:author="Juengerlab" w:date="2021-10-14T14:41:00Z"/>
        </w:rPr>
      </w:pPr>
      <w:ins w:id="142" w:author="Juengerlab" w:date="2021-10-14T14:41:00Z">
        <w:r>
          <w:t>Values for the three measured panicle traits increased in F</w:t>
        </w:r>
        <w:r>
          <w:rPr>
            <w:vertAlign w:val="subscript"/>
          </w:rPr>
          <w:t>2</w:t>
        </w:r>
        <w:r>
          <w:t xml:space="preserve"> </w:t>
        </w:r>
      </w:ins>
      <w:ins w:id="143" w:author="Juengerlab" w:date="2021-10-15T14:30:00Z">
        <w:r w:rsidR="00F452A0">
          <w:t>individuals from the four-way as</w:t>
        </w:r>
      </w:ins>
      <w:ins w:id="144" w:author="Juengerlab" w:date="2021-10-14T14:41:00Z">
        <w:r>
          <w:t xml:space="preserve"> latitude of the common garden</w:t>
        </w:r>
      </w:ins>
      <w:ins w:id="145" w:author="Juengerlab" w:date="2021-10-15T14:30:00Z">
        <w:r w:rsidR="00F452A0">
          <w:t xml:space="preserve"> increased</w:t>
        </w:r>
      </w:ins>
      <w:ins w:id="146" w:author="Juengerlab" w:date="2021-10-14T14:41:00Z">
        <w:r>
          <w:t xml:space="preserve"> (Figure 3). Each </w:t>
        </w:r>
        <w:commentRangeStart w:id="147"/>
        <w:r>
          <w:t xml:space="preserve">trait showed a continuous, unimodal distribution </w:t>
        </w:r>
        <w:commentRangeEnd w:id="147"/>
        <w:r>
          <w:rPr>
            <w:rStyle w:val="CommentReference"/>
          </w:rPr>
          <w:commentReference w:id="147"/>
        </w:r>
        <w:r>
          <w:t>within sites, and transgressive behavior in the F</w:t>
        </w:r>
        <w:r>
          <w:rPr>
            <w:vertAlign w:val="subscript"/>
          </w:rPr>
          <w:t>2</w:t>
        </w:r>
        <w:r>
          <w:t xml:space="preserve"> generation. The lowland genotype F</w:t>
        </w:r>
        <w:r>
          <w:rPr>
            <w:vertAlign w:val="subscript"/>
          </w:rPr>
          <w:t>0</w:t>
        </w:r>
        <w:r>
          <w:t xml:space="preserve"> individuals, AP13 and WBC, always had larger values of panicle length (PL in mm), primary branching </w:t>
        </w:r>
        <w:r>
          <w:lastRenderedPageBreak/>
          <w:t>number (PBN), and secondary branching number (SBN) than the upland genotype F</w:t>
        </w:r>
        <w:r>
          <w:rPr>
            <w:vertAlign w:val="subscript"/>
          </w:rPr>
          <w:t>0</w:t>
        </w:r>
        <w:r>
          <w:t xml:space="preserve"> individuals, DAC and VS16 (Figure 3). </w:t>
        </w:r>
      </w:ins>
    </w:p>
    <w:p w14:paraId="0B4201A9" w14:textId="22A14BA2" w:rsidR="00C97100" w:rsidDel="009D136A" w:rsidRDefault="00850C5C" w:rsidP="00C23ED9">
      <w:pPr>
        <w:spacing w:after="0" w:line="480" w:lineRule="auto"/>
        <w:ind w:firstLine="720"/>
        <w:rPr>
          <w:del w:id="148" w:author="Juengerlab" w:date="2021-10-14T14:41:00Z"/>
        </w:rPr>
      </w:pPr>
      <w:del w:id="149" w:author="Juengerlab" w:date="2021-10-14T14:41:00Z">
        <w:r w:rsidDel="009D136A">
          <w:delText>There was a general trend of increasing trait values in the F</w:delText>
        </w:r>
        <w:r w:rsidDel="009D136A">
          <w:rPr>
            <w:vertAlign w:val="subscript"/>
          </w:rPr>
          <w:delText>2</w:delText>
        </w:r>
        <w:r w:rsidDel="009D136A">
          <w:delText xml:space="preserve"> with latitude, exhibiting latitudinal plasticity of the measured panicle traits (Figure 3). The violin plot for each trait at each site displayed approximately normal distribution and transgressive behavior in the F</w:delText>
        </w:r>
        <w:r w:rsidDel="009D136A">
          <w:rPr>
            <w:vertAlign w:val="subscript"/>
          </w:rPr>
          <w:delText>2</w:delText>
        </w:r>
        <w:r w:rsidDel="009D136A">
          <w:delText xml:space="preserve"> generation. Lowland genotypes, AP13 and WBC, always had larger values of panicle length (PL in mm), primary branching number (PBN), and secondary branching number (SBN) than upland genotypes, DAC and VS16 (Figure 3). </w:delText>
        </w:r>
      </w:del>
    </w:p>
    <w:p w14:paraId="7E46599A" w14:textId="30F5C964" w:rsidR="00C97100" w:rsidRDefault="00850C5C">
      <w:pPr>
        <w:spacing w:after="0" w:line="480" w:lineRule="auto"/>
        <w:ind w:firstLine="720"/>
      </w:pPr>
      <w:r>
        <w:t>The heritability (</w:t>
      </w:r>
      <w:r>
        <w:rPr>
          <w:i/>
        </w:rPr>
        <w:t>h</w:t>
      </w:r>
      <w:r>
        <w:rPr>
          <w:i/>
          <w:vertAlign w:val="superscript"/>
        </w:rPr>
        <w:t>2</w:t>
      </w:r>
      <w:r>
        <w:t>) for PL, PBN and SBN varied</w:t>
      </w:r>
      <w:ins w:id="150" w:author="Juengerlab" w:date="2021-10-14T14:42:00Z">
        <w:r w:rsidR="009D136A">
          <w:t xml:space="preserve"> significantly</w:t>
        </w:r>
      </w:ins>
      <w:r>
        <w:t xml:space="preserve"> by site</w:t>
      </w:r>
      <w:ins w:id="151" w:author="Juengerlab" w:date="2021-10-14T14:42:00Z">
        <w:r w:rsidR="009D136A">
          <w:t xml:space="preserve"> and were typically moderate (0.2 to 0.5) or high (&gt; 0.5)</w:t>
        </w:r>
      </w:ins>
      <w:r>
        <w:t xml:space="preserve"> (Table 2). The </w:t>
      </w:r>
      <w:r>
        <w:rPr>
          <w:i/>
        </w:rPr>
        <w:t>h</w:t>
      </w:r>
      <w:r>
        <w:rPr>
          <w:i/>
          <w:vertAlign w:val="superscript"/>
        </w:rPr>
        <w:t>2</w:t>
      </w:r>
      <w:r>
        <w:t xml:space="preserve"> for PL ranged from 0.20 to 0.71, with an average of 0.46 and values greater than 0.50 at four</w:t>
      </w:r>
      <w:ins w:id="152" w:author="Juengerlab" w:date="2021-10-14T14:42:00Z">
        <w:r w:rsidR="009D136A">
          <w:t xml:space="preserve"> of five</w:t>
        </w:r>
      </w:ins>
      <w:r>
        <w:t xml:space="preserve"> northern sites. The </w:t>
      </w:r>
      <w:r>
        <w:rPr>
          <w:i/>
        </w:rPr>
        <w:t>h</w:t>
      </w:r>
      <w:r>
        <w:rPr>
          <w:i/>
          <w:vertAlign w:val="superscript"/>
        </w:rPr>
        <w:t>2</w:t>
      </w:r>
      <w:r>
        <w:t xml:space="preserve"> for PBN ranged between 0.45 and 0.66 for </w:t>
      </w:r>
      <w:del w:id="153" w:author="Juengerlab" w:date="2021-10-14T14:43:00Z">
        <w:r w:rsidDel="009D136A">
          <w:delText xml:space="preserve">9 </w:delText>
        </w:r>
      </w:del>
      <w:ins w:id="154" w:author="Juengerlab" w:date="2021-10-14T14:43:00Z">
        <w:r w:rsidR="009D136A">
          <w:t xml:space="preserve">nine </w:t>
        </w:r>
      </w:ins>
      <w:r>
        <w:t xml:space="preserve">out of the </w:t>
      </w:r>
      <w:del w:id="155" w:author="Juengerlab" w:date="2021-10-14T14:43:00Z">
        <w:r w:rsidDel="009D136A">
          <w:delText xml:space="preserve">10 </w:delText>
        </w:r>
      </w:del>
      <w:ins w:id="156" w:author="Juengerlab" w:date="2021-10-14T14:43:00Z">
        <w:r w:rsidR="009D136A">
          <w:t xml:space="preserve">ten </w:t>
        </w:r>
      </w:ins>
      <w:r>
        <w:t>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0.15), and four sites had heritability</w:t>
      </w:r>
      <w:ins w:id="157" w:author="Juengerlab" w:date="2021-10-14T14:43:00Z">
        <w:r w:rsidR="009D136A">
          <w:t xml:space="preserve"> point estimates of</w:t>
        </w:r>
      </w:ins>
      <w:del w:id="158" w:author="Juengerlab" w:date="2021-10-14T14:43:00Z">
        <w:r w:rsidDel="009D136A">
          <w:delText xml:space="preserve"> at</w:delText>
        </w:r>
      </w:del>
      <w:r>
        <w:t xml:space="preserve"> approximately 0.</w:t>
      </w:r>
      <w:commentRangeStart w:id="159"/>
      <w:r>
        <w:t>50</w:t>
      </w:r>
      <w:commentRangeEnd w:id="159"/>
      <w:r w:rsidR="00996EB1">
        <w:rPr>
          <w:rStyle w:val="CommentReference"/>
        </w:rPr>
        <w:commentReference w:id="159"/>
      </w:r>
      <w:r>
        <w:t xml:space="preserve">. </w:t>
      </w:r>
      <w:del w:id="160" w:author="Juengerlab" w:date="2021-10-14T14:44:00Z">
        <w:r w:rsidDel="00996EB1">
          <w:delText xml:space="preserve">The low heritabilities of panicle traits at Stillwater, OK may be related to the less rainfall it received (~700 mm), compared to Overton, TX (OVTN) and Manhattan, KS (MNHT) which also have sandy loam soil but received ample rain (~1400mm at OVTN and ~1000mm at MNHT, Figure 1), and had slightly cooler temperature in MNHT (Figure 1). </w:delText>
        </w:r>
      </w:del>
      <w:ins w:id="161" w:author="Juengerlab" w:date="2021-10-14T14:45:00Z">
        <w:r w:rsidR="00996EB1">
          <w:t xml:space="preserve">These differences in heritability by common garden are </w:t>
        </w:r>
        <w:proofErr w:type="spellStart"/>
        <w:r w:rsidR="00996EB1">
          <w:t>GxE</w:t>
        </w:r>
        <w:proofErr w:type="spellEnd"/>
        <w:r w:rsidR="00996EB1">
          <w:t xml:space="preserve"> due to changes in phenotypic variances assigned to genetic and environmental effects across the common gardens. </w:t>
        </w:r>
      </w:ins>
      <w:del w:id="162" w:author="Juengerlab" w:date="2021-10-14T14:45:00Z">
        <w:r w:rsidDel="00996EB1">
          <w:delText xml:space="preserve">These changes in heritability by environment indicate </w:delText>
        </w:r>
        <w:r w:rsidR="00C23ED9" w:rsidDel="00996EB1">
          <w:delText>GxE</w:delText>
        </w:r>
        <w:r w:rsidDel="00996EB1">
          <w:delText xml:space="preserve">, which primarily is the result of changes in variances across the common garden environments. </w:delText>
        </w:r>
      </w:del>
      <w:r>
        <w:t xml:space="preserve">The phenotypic and genetic correlations between traits were generally positive but varied by site, ranging from 0.21 to 0.63 for phenotypic correlation and from 0.35 to 0.88 for genetic correlation (genetic correlation of Stillwater did not converge, Table 3). </w:t>
      </w:r>
    </w:p>
    <w:p w14:paraId="6BE86566" w14:textId="77777777" w:rsidR="00C97100" w:rsidRDefault="00850C5C">
      <w:pPr>
        <w:spacing w:after="0" w:line="480" w:lineRule="auto"/>
        <w:rPr>
          <w:b/>
        </w:rPr>
      </w:pPr>
      <w:r>
        <w:rPr>
          <w:b/>
        </w:rPr>
        <w:t>Multi-environment mixed QTL model</w:t>
      </w:r>
    </w:p>
    <w:p w14:paraId="4D86EF04" w14:textId="5B4E215F" w:rsidR="00C97100" w:rsidRDefault="00850C5C" w:rsidP="00C23ED9">
      <w:pPr>
        <w:spacing w:after="0" w:line="480" w:lineRule="auto"/>
        <w:ind w:firstLine="720"/>
      </w:pPr>
      <w:r>
        <w:t xml:space="preserve">A total of 18 QTL were identified for panicle morphology traits </w:t>
      </w:r>
      <w:del w:id="163" w:author="Juengerlab" w:date="2021-10-14T15:37:00Z">
        <w:r w:rsidDel="00981E3C">
          <w:delText>with the</w:delText>
        </w:r>
      </w:del>
      <w:ins w:id="164" w:author="Juengerlab" w:date="2021-10-14T15:37:00Z">
        <w:r w:rsidR="00981E3C">
          <w:t>using</w:t>
        </w:r>
      </w:ins>
      <w:r>
        <w:t xml:space="preserve"> multi-environment mixed model analyses (Figure 4, Table 4). Seven QTL were identified for PL, distributed across seven </w:t>
      </w:r>
      <w:del w:id="165" w:author="Juengerlab" w:date="2021-10-14T15:37:00Z">
        <w:r w:rsidDel="00981E3C">
          <w:delText xml:space="preserve">different </w:delText>
        </w:r>
      </w:del>
      <w:r>
        <w:t>chromosomes. Among these, five QTL (2K@77.89, 4K@26.26, 5K@76.02, 5N@36.27 and 9N@38.02) had consistent effects across field sites (Figure 5a)</w:t>
      </w:r>
      <w:ins w:id="166" w:author="Juengerlab" w:date="2021-10-14T15:38:00Z">
        <w:r w:rsidR="00981E3C">
          <w:t>, while</w:t>
        </w:r>
      </w:ins>
      <w:del w:id="167" w:author="Juengerlab" w:date="2021-10-14T15:38:00Z">
        <w:r w:rsidDel="00981E3C">
          <w:delText>. In contrast,</w:delText>
        </w:r>
      </w:del>
      <w:r>
        <w:t xml:space="preserve"> two QTL (3N@62.06 and 6N@54.19) show</w:t>
      </w:r>
      <w:ins w:id="168" w:author="Juengerlab" w:date="2021-10-14T14:51:00Z">
        <w:r w:rsidR="00996EB1">
          <w:t>ed</w:t>
        </w:r>
      </w:ins>
      <w:r>
        <w:t xml:space="preserve"> interaction with the environment (QTL x E). The additive effects for QTL 3N@62.06 changed in magnitude across geographic regions. </w:t>
      </w:r>
      <w:del w:id="169" w:author="Juengerlab" w:date="2021-10-14T15:40:00Z">
        <w:r w:rsidDel="00981E3C">
          <w:delText xml:space="preserve">Further, </w:delText>
        </w:r>
      </w:del>
      <w:r>
        <w:t xml:space="preserve">QTL </w:t>
      </w:r>
      <w:ins w:id="170" w:author="Juengerlab" w:date="2021-10-14T17:11:00Z">
        <w:r w:rsidR="00745E6B" w:rsidRPr="00745E6B">
          <w:rPr>
            <w:rPrChange w:id="171" w:author="Juengerlab" w:date="2021-10-14T17:11:00Z">
              <w:rPr>
                <w:rStyle w:val="Hyperlink"/>
              </w:rPr>
            </w:rPrChange>
          </w:rPr>
          <w:t>6N@54.19</w:t>
        </w:r>
      </w:ins>
      <w:ins w:id="172" w:author="Juengerlab" w:date="2021-10-14T15:40:00Z">
        <w:r w:rsidR="00981E3C">
          <w:t xml:space="preserve"> (C x D cross)</w:t>
        </w:r>
      </w:ins>
      <w:r>
        <w:t xml:space="preserve"> had the largest effects at the most northern and southern site and smaller effect at mid-latitude sites. QTL 6N@54.19 (A x B cross) also had a trade-off pattern, with </w:t>
      </w:r>
      <w:del w:id="173" w:author="Juengerlab" w:date="2021-10-14T15:41:00Z">
        <w:r w:rsidDel="00981E3C">
          <w:delText>the allelic effects changing sign from southern to northern sites</w:delText>
        </w:r>
      </w:del>
      <w:ins w:id="174" w:author="Juengerlab" w:date="2021-10-14T15:41:00Z">
        <w:r w:rsidR="00981E3C">
          <w:t>a sign change in allelic effects between three northern sites and the southernmost site</w:t>
        </w:r>
      </w:ins>
      <w:r>
        <w:t>.</w:t>
      </w:r>
    </w:p>
    <w:p w14:paraId="4C8C5B1F" w14:textId="7C6FBBBF" w:rsidR="00C97100" w:rsidRDefault="00850C5C">
      <w:pPr>
        <w:spacing w:after="0" w:line="480" w:lineRule="auto"/>
        <w:ind w:firstLine="720"/>
      </w:pPr>
      <w:r>
        <w:lastRenderedPageBreak/>
        <w:t xml:space="preserve">Seven QTL were identified for PBN </w:t>
      </w:r>
      <w:del w:id="175" w:author="Juengerlab" w:date="2021-10-15T14:32:00Z">
        <w:r w:rsidDel="00DE626F">
          <w:delText xml:space="preserve">that are also </w:delText>
        </w:r>
      </w:del>
      <w:r>
        <w:t xml:space="preserve">distributed </w:t>
      </w:r>
      <w:ins w:id="176" w:author="Juengerlab" w:date="2021-10-15T14:32:00Z">
        <w:r w:rsidR="00DE626F">
          <w:t xml:space="preserve">across seven </w:t>
        </w:r>
      </w:ins>
      <w:del w:id="177" w:author="Juengerlab" w:date="2021-10-15T14:32:00Z">
        <w:r w:rsidDel="00DE626F">
          <w:delText xml:space="preserve">on 7 </w:delText>
        </w:r>
      </w:del>
      <w:r>
        <w:t xml:space="preserve">chromosomes. Four QTL (2K@74.02, 2N@66.12, 5N@84.04 and 9N@26.03) had consistent effects across locations, while three QTL (3K@38, 5K@14.06, and 7N@54.06) had QTL x E interactions, including both changes of magnitude (3K@38 and 7N@54.06) and direction (5K@14.06) </w:t>
      </w:r>
      <w:del w:id="178" w:author="Juengerlab" w:date="2021-10-15T14:32:00Z">
        <w:r w:rsidDel="00DE626F">
          <w:delText xml:space="preserve">from </w:delText>
        </w:r>
      </w:del>
      <w:ins w:id="179" w:author="Juengerlab" w:date="2021-10-15T14:32:00Z">
        <w:r w:rsidR="00DE626F">
          <w:t xml:space="preserve">of </w:t>
        </w:r>
      </w:ins>
      <w:r>
        <w:t xml:space="preserve">the allelic effect across geographic regions (Figure 5b). Four QTL were identified for SBN. Three QTL (2N@72.03, 5K@95.5 and 9N@36.02) had consistent effects across locations, while there was a magnitude changing interactions for QTL 9K@51.96 (Figure 5c). We also observed that two QTL for PBN (2K@74.02 and 9N@26.03) co-localized with PL QTL on chromosome 2K and 9N, based on overlapping confidence intervals (Figure 4). QTL 9N@38.02 for SBN co-localized with the QTL of PL and PBN on chromosome 9N (Figure 4). </w:t>
      </w:r>
      <w:ins w:id="180" w:author="Juengerlab" w:date="2021-10-15T14:38:00Z">
        <w:r w:rsidR="00DE626F">
          <w:t>The</w:t>
        </w:r>
      </w:ins>
      <w:ins w:id="181" w:author="Juengerlab" w:date="2021-10-15T14:36:00Z">
        <w:r w:rsidR="00DE626F">
          <w:t xml:space="preserve"> majority of QTL (12 of 18) </w:t>
        </w:r>
      </w:ins>
      <w:ins w:id="182" w:author="Juengerlab" w:date="2021-10-15T14:37:00Z">
        <w:r w:rsidR="00DE626F">
          <w:t xml:space="preserve">did not show </w:t>
        </w:r>
      </w:ins>
      <w:ins w:id="183" w:author="Juengerlab" w:date="2021-10-15T14:38:00Z">
        <w:r w:rsidR="00DE626F">
          <w:t xml:space="preserve">significant </w:t>
        </w:r>
      </w:ins>
      <w:ins w:id="184" w:author="Juengerlab" w:date="2021-10-15T14:37:00Z">
        <w:r w:rsidR="00DE626F">
          <w:t>QTL x E interactions</w:t>
        </w:r>
      </w:ins>
      <w:ins w:id="185" w:author="Juengerlab" w:date="2021-10-15T14:38:00Z">
        <w:r w:rsidR="00DE626F">
          <w:t>.</w:t>
        </w:r>
      </w:ins>
    </w:p>
    <w:p w14:paraId="738EF959" w14:textId="77777777" w:rsidR="000831ED" w:rsidRDefault="000831ED" w:rsidP="000831ED">
      <w:pPr>
        <w:spacing w:after="0" w:line="480" w:lineRule="auto"/>
        <w:rPr>
          <w:b/>
          <w:bCs/>
        </w:rPr>
      </w:pPr>
      <w:r>
        <w:rPr>
          <w:b/>
          <w:bCs/>
        </w:rPr>
        <w:t>Genome-wide association and multivariate adaptive shrinkage in the switchgrass diversity panel</w:t>
      </w:r>
    </w:p>
    <w:p w14:paraId="4CA41EC6" w14:textId="478B0EB4" w:rsidR="000831ED" w:rsidRPr="000831ED" w:rsidRDefault="000831ED">
      <w:pPr>
        <w:spacing w:after="0" w:line="480" w:lineRule="auto"/>
        <w:ind w:firstLine="720"/>
      </w:pPr>
      <w:commentRangeStart w:id="186"/>
      <w:commentRangeStart w:id="187"/>
      <w:r>
        <w:t xml:space="preserve">Our mash model </w:t>
      </w:r>
      <w:ins w:id="188" w:author="Juengerlab" w:date="2021-10-15T14:32:00Z">
        <w:r w:rsidR="00DE626F">
          <w:t>included</w:t>
        </w:r>
      </w:ins>
      <w:del w:id="189" w:author="Juengerlab" w:date="2021-10-15T14:32:00Z">
        <w:r w:rsidDel="00DE626F">
          <w:delText>of</w:delText>
        </w:r>
      </w:del>
      <w:r>
        <w:t xml:space="preserve"> three panicle traits </w:t>
      </w:r>
      <w:ins w:id="190" w:author="Juengerlab" w:date="2021-10-15T14:39:00Z">
        <w:r w:rsidR="00DE626F">
          <w:t>measured</w:t>
        </w:r>
      </w:ins>
      <w:ins w:id="191" w:author="Juengerlab" w:date="2021-10-15T14:33:00Z">
        <w:r w:rsidR="00DE626F">
          <w:t xml:space="preserve"> in </w:t>
        </w:r>
      </w:ins>
      <w:ins w:id="192" w:author="Juengerlab" w:date="2021-10-15T14:34:00Z">
        <w:r w:rsidR="00DE626F">
          <w:t xml:space="preserve">381 </w:t>
        </w:r>
      </w:ins>
      <w:ins w:id="193" w:author="Juengerlab" w:date="2021-10-15T14:33:00Z">
        <w:r w:rsidR="00DE626F">
          <w:t>clona</w:t>
        </w:r>
      </w:ins>
      <w:ins w:id="194" w:author="Juengerlab" w:date="2021-10-15T14:34:00Z">
        <w:r w:rsidR="00DE626F">
          <w:t>l propagates of</w:t>
        </w:r>
      </w:ins>
      <w:ins w:id="195" w:author="Juengerlab" w:date="2021-10-15T14:33:00Z">
        <w:r w:rsidR="00DE626F">
          <w:t xml:space="preserve"> </w:t>
        </w:r>
      </w:ins>
      <w:ins w:id="196" w:author="Juengerlab" w:date="2021-10-15T14:34:00Z">
        <w:r w:rsidR="00DE626F">
          <w:t xml:space="preserve">a </w:t>
        </w:r>
      </w:ins>
      <w:ins w:id="197" w:author="Juengerlab" w:date="2021-10-15T14:33:00Z">
        <w:r w:rsidR="00DE626F">
          <w:t>diversity panel</w:t>
        </w:r>
      </w:ins>
      <w:ins w:id="198" w:author="Juengerlab" w:date="2021-10-15T14:34:00Z">
        <w:r w:rsidR="00DE626F">
          <w:t xml:space="preserve"> grown</w:t>
        </w:r>
      </w:ins>
      <w:ins w:id="199" w:author="Juengerlab" w:date="2021-10-15T14:33:00Z">
        <w:r w:rsidR="00DE626F">
          <w:t xml:space="preserve"> </w:t>
        </w:r>
      </w:ins>
      <w:ins w:id="200" w:author="Juengerlab" w:date="2021-10-15T14:34:00Z">
        <w:r w:rsidR="00DE626F">
          <w:t>in</w:t>
        </w:r>
      </w:ins>
      <w:del w:id="201" w:author="Juengerlab" w:date="2021-10-15T14:33:00Z">
        <w:r w:rsidDel="00DE626F">
          <w:delText>in</w:delText>
        </w:r>
      </w:del>
      <w:r>
        <w:t xml:space="preserve"> three common gardens</w:t>
      </w:r>
      <w:ins w:id="202" w:author="Juengerlab" w:date="2021-10-15T14:34:00Z">
        <w:r w:rsidR="00DE626F">
          <w:t>. The mash model</w:t>
        </w:r>
      </w:ins>
      <w:del w:id="203" w:author="Juengerlab" w:date="2021-10-15T14:34:00Z">
        <w:r w:rsidDel="00DE626F">
          <w:delText xml:space="preserve"> </w:delText>
        </w:r>
      </w:del>
      <w:ins w:id="204" w:author="Juengerlab" w:date="2021-10-15T14:33:00Z">
        <w:r w:rsidR="00DE626F">
          <w:t xml:space="preserve"> </w:t>
        </w:r>
      </w:ins>
      <w:r>
        <w:t>found that 6149 (0.23%) of LD blocks unlinked at r</w:t>
      </w:r>
      <w:r>
        <w:rPr>
          <w:vertAlign w:val="superscript"/>
        </w:rPr>
        <w:t>2</w:t>
      </w:r>
      <w:r>
        <w:t xml:space="preserve"> </w:t>
      </w:r>
      <w:ins w:id="205" w:author="Juengerlab" w:date="2021-10-15T14:33:00Z">
        <w:r w:rsidR="00DE626F">
          <w:t>≤</w:t>
        </w:r>
      </w:ins>
      <w:del w:id="206" w:author="Juengerlab" w:date="2021-10-15T14:33:00Z">
        <w:r w:rsidDel="00DE626F">
          <w:delText>=</w:delText>
        </w:r>
      </w:del>
      <w:r>
        <w:t xml:space="preserve"> 0.2 (hereafter ‘</w:t>
      </w:r>
      <w:r w:rsidR="00916766">
        <w:t>unlinked</w:t>
      </w:r>
      <w:r>
        <w:t xml:space="preserve"> SNPs’) had significant effects on at least one panicle trait </w:t>
      </w:r>
      <w:del w:id="207" w:author="Juengerlab" w:date="2021-10-15T14:35:00Z">
        <w:r w:rsidDel="00DE626F">
          <w:delText xml:space="preserve">by </w:delText>
        </w:r>
      </w:del>
      <w:ins w:id="208" w:author="Juengerlab" w:date="2021-10-15T14:35:00Z">
        <w:r w:rsidR="00DE626F">
          <w:t xml:space="preserve">at one </w:t>
        </w:r>
      </w:ins>
      <w:del w:id="209" w:author="Juengerlab" w:date="2021-10-15T14:34:00Z">
        <w:r w:rsidDel="00DE626F">
          <w:delText xml:space="preserve">garden </w:delText>
        </w:r>
      </w:del>
      <w:ins w:id="210" w:author="Juengerlab" w:date="2021-10-15T14:34:00Z">
        <w:r w:rsidR="00DE626F">
          <w:t>field</w:t>
        </w:r>
      </w:ins>
      <w:ins w:id="211" w:author="Juengerlab" w:date="2021-10-15T14:35:00Z">
        <w:r w:rsidR="00DE626F">
          <w:t xml:space="preserve"> site</w:t>
        </w:r>
      </w:ins>
      <w:del w:id="212" w:author="Juengerlab" w:date="2021-10-15T14:34:00Z">
        <w:r w:rsidDel="00DE626F">
          <w:delText>condition</w:delText>
        </w:r>
      </w:del>
      <w:r>
        <w:t xml:space="preserve">. </w:t>
      </w:r>
      <w:r w:rsidR="00916766">
        <w:t xml:space="preserve">76.1% of significant unlinked SNPs had significant effects </w:t>
      </w:r>
      <w:ins w:id="213" w:author="Juengerlab" w:date="2021-10-15T14:35:00Z">
        <w:r w:rsidR="00DE626F">
          <w:t>for</w:t>
        </w:r>
      </w:ins>
      <w:del w:id="214" w:author="Juengerlab" w:date="2021-10-15T14:35:00Z">
        <w:r w:rsidR="00916766" w:rsidDel="00DE626F">
          <w:delText>in</w:delText>
        </w:r>
      </w:del>
      <w:r w:rsidR="00916766">
        <w:t xml:space="preserve"> all nine combinations of panicle trait and </w:t>
      </w:r>
      <w:del w:id="215" w:author="Juengerlab" w:date="2021-10-15T14:35:00Z">
        <w:r w:rsidR="00916766" w:rsidDel="00DE626F">
          <w:delText>garden</w:delText>
        </w:r>
      </w:del>
      <w:ins w:id="216" w:author="Juengerlab" w:date="2021-10-15T14:35:00Z">
        <w:r w:rsidR="00DE626F">
          <w:t>field site</w:t>
        </w:r>
      </w:ins>
      <w:r w:rsidR="00916766">
        <w:t>. Most of the 18.7M SNPs (56.2%) had high mash model weights on covariance matrices with equal effects in all nine conditions; most remaining SNPs (43.7%) had high model weights on covariance matrices with no effects in any condition. Thus, the</w:t>
      </w:r>
      <w:ins w:id="217" w:author="Juengerlab" w:date="2021-10-15T14:41:00Z">
        <w:r w:rsidR="00BE49E8">
          <w:t xml:space="preserve"> </w:t>
        </w:r>
      </w:ins>
      <w:ins w:id="218" w:author="Juengerlab" w:date="2021-10-15T14:42:00Z">
        <w:r w:rsidR="00BE49E8">
          <w:t>majority of SNP effects in the</w:t>
        </w:r>
      </w:ins>
      <w:r w:rsidR="00916766">
        <w:t xml:space="preserve"> diversity panel data showed little evidence for </w:t>
      </w:r>
      <w:proofErr w:type="spellStart"/>
      <w:r w:rsidR="00916766">
        <w:t>GxE</w:t>
      </w:r>
      <w:proofErr w:type="spellEnd"/>
      <w:r w:rsidR="00916766">
        <w:t xml:space="preserve"> for panicle traits at these three gardens, supporting our QTL findings that there was little </w:t>
      </w:r>
      <w:del w:id="219" w:author="Juengerlab" w:date="2021-10-15T14:42:00Z">
        <w:r w:rsidR="00916766" w:rsidDel="00BE49E8">
          <w:delText xml:space="preserve">GxE </w:delText>
        </w:r>
      </w:del>
      <w:ins w:id="220" w:author="Juengerlab" w:date="2021-10-15T14:42:00Z">
        <w:r w:rsidR="00BE49E8">
          <w:t xml:space="preserve">QTL x E </w:t>
        </w:r>
      </w:ins>
      <w:r w:rsidR="00916766">
        <w:t xml:space="preserve">for panicle traits across </w:t>
      </w:r>
      <w:ins w:id="221" w:author="Juengerlab" w:date="2021-10-15T14:42:00Z">
        <w:r w:rsidR="00BE49E8">
          <w:t xml:space="preserve">the </w:t>
        </w:r>
      </w:ins>
      <w:r w:rsidR="00916766">
        <w:t>ten common gardens.</w:t>
      </w:r>
      <w:commentRangeEnd w:id="186"/>
      <w:r w:rsidR="008253A3">
        <w:rPr>
          <w:rStyle w:val="CommentReference"/>
        </w:rPr>
        <w:commentReference w:id="186"/>
      </w:r>
      <w:commentRangeEnd w:id="187"/>
      <w:r w:rsidR="00F727A8">
        <w:rPr>
          <w:rStyle w:val="CommentReference"/>
        </w:rPr>
        <w:commentReference w:id="187"/>
      </w:r>
    </w:p>
    <w:p w14:paraId="4B584873" w14:textId="4A35BCE0" w:rsidR="000831ED" w:rsidRDefault="000831ED" w:rsidP="000831ED">
      <w:pPr>
        <w:spacing w:after="0" w:line="480" w:lineRule="auto"/>
        <w:rPr>
          <w:b/>
          <w:bCs/>
        </w:rPr>
      </w:pPr>
      <w:r>
        <w:rPr>
          <w:b/>
          <w:bCs/>
        </w:rPr>
        <w:t>Enrichment tests to find candidate genes in both mapping populations</w:t>
      </w:r>
    </w:p>
    <w:p w14:paraId="42F7EC88" w14:textId="6669BFE2" w:rsidR="00F24294" w:rsidRPr="00C23ED9" w:rsidRDefault="00916766" w:rsidP="000831ED">
      <w:pPr>
        <w:spacing w:after="0" w:line="480" w:lineRule="auto"/>
        <w:rPr>
          <w:bCs/>
        </w:rPr>
      </w:pPr>
      <w:r>
        <w:rPr>
          <w:b/>
          <w:bCs/>
        </w:rPr>
        <w:tab/>
      </w:r>
      <w:r>
        <w:rPr>
          <w:bCs/>
        </w:rPr>
        <w:t xml:space="preserve">All QTL regions </w:t>
      </w:r>
      <w:r w:rsidR="00F24294">
        <w:rPr>
          <w:bCs/>
        </w:rPr>
        <w:t xml:space="preserve">from the </w:t>
      </w:r>
      <w:r w:rsidR="008253A3">
        <w:rPr>
          <w:bCs/>
        </w:rPr>
        <w:t>four-way cross</w:t>
      </w:r>
      <w:r w:rsidR="00F24294">
        <w:rPr>
          <w:bCs/>
        </w:rPr>
        <w:t xml:space="preserve"> </w:t>
      </w:r>
      <w:del w:id="222" w:author="Juengerlab" w:date="2021-10-15T14:42:00Z">
        <w:r w:rsidR="00F24294" w:rsidDel="00BE49E8">
          <w:rPr>
            <w:bCs/>
          </w:rPr>
          <w:delText xml:space="preserve">also </w:delText>
        </w:r>
      </w:del>
      <w:r w:rsidR="00F24294">
        <w:rPr>
          <w:bCs/>
        </w:rPr>
        <w:t>contained</w:t>
      </w:r>
      <w:r>
        <w:rPr>
          <w:bCs/>
        </w:rPr>
        <w:t xml:space="preserve"> </w:t>
      </w:r>
      <w:r w:rsidR="00F24294">
        <w:rPr>
          <w:bCs/>
        </w:rPr>
        <w:t xml:space="preserve">significant unlinked SNPs in the diversity panel </w:t>
      </w:r>
      <w:del w:id="223" w:author="Juengerlab" w:date="2021-10-15T14:42:00Z">
        <w:r w:rsidR="00F24294" w:rsidDel="00BE49E8">
          <w:rPr>
            <w:bCs/>
          </w:rPr>
          <w:delText xml:space="preserve">which </w:delText>
        </w:r>
      </w:del>
      <w:ins w:id="224" w:author="Juengerlab" w:date="2021-10-15T14:42:00Z">
        <w:r w:rsidR="00BE49E8">
          <w:rPr>
            <w:bCs/>
          </w:rPr>
          <w:t xml:space="preserve">that </w:t>
        </w:r>
      </w:ins>
      <w:r w:rsidR="00F24294">
        <w:rPr>
          <w:bCs/>
        </w:rPr>
        <w:t xml:space="preserve">fell within 20kb of genes that had functionally validated roles in panicle, spikelet, or grain traits in rice (Table </w:t>
      </w:r>
      <w:r w:rsidR="00AE7F1C">
        <w:rPr>
          <w:bCs/>
        </w:rPr>
        <w:t>S</w:t>
      </w:r>
      <w:ins w:id="225" w:author="Juengerlab" w:date="2021-10-15T15:59:00Z">
        <w:r w:rsidR="003B7CBC">
          <w:rPr>
            <w:bCs/>
          </w:rPr>
          <w:t>3</w:t>
        </w:r>
      </w:ins>
      <w:del w:id="226" w:author="Juengerlab" w:date="2021-10-15T15:59:00Z">
        <w:r w:rsidR="00AE7F1C" w:rsidDel="003B7CBC">
          <w:rPr>
            <w:bCs/>
          </w:rPr>
          <w:delText>2</w:delText>
        </w:r>
      </w:del>
      <w:r w:rsidR="00F24294">
        <w:rPr>
          <w:bCs/>
        </w:rPr>
        <w:t xml:space="preserve">). Because QTL regions </w:t>
      </w:r>
      <w:del w:id="227" w:author="Juengerlab" w:date="2021-10-15T14:43:00Z">
        <w:r w:rsidR="00F24294" w:rsidDel="00BE49E8">
          <w:rPr>
            <w:bCs/>
          </w:rPr>
          <w:delText xml:space="preserve">could </w:delText>
        </w:r>
      </w:del>
      <w:ins w:id="228" w:author="Juengerlab" w:date="2021-10-15T14:43:00Z">
        <w:r w:rsidR="00BE49E8">
          <w:rPr>
            <w:bCs/>
          </w:rPr>
          <w:t>were large enough that they could contain</w:t>
        </w:r>
      </w:ins>
      <w:del w:id="229" w:author="Juengerlab" w:date="2021-10-15T14:43:00Z">
        <w:r w:rsidR="00F24294" w:rsidDel="00BE49E8">
          <w:rPr>
            <w:bCs/>
          </w:rPr>
          <w:delText>be comprised of</w:delText>
        </w:r>
      </w:del>
      <w:r w:rsidR="00F24294">
        <w:rPr>
          <w:bCs/>
        </w:rPr>
        <w:t xml:space="preserve"> one or more </w:t>
      </w:r>
      <w:del w:id="230" w:author="Juengerlab" w:date="2021-10-15T14:43:00Z">
        <w:r w:rsidR="00F24294" w:rsidDel="00BE49E8">
          <w:rPr>
            <w:bCs/>
          </w:rPr>
          <w:lastRenderedPageBreak/>
          <w:delText xml:space="preserve">linked </w:delText>
        </w:r>
      </w:del>
      <w:r w:rsidR="00F24294">
        <w:rPr>
          <w:bCs/>
        </w:rPr>
        <w:t>effect on panicle architecture</w:t>
      </w:r>
      <w:ins w:id="231" w:author="Juengerlab" w:date="2021-10-15T14:43:00Z">
        <w:r w:rsidR="00BE49E8">
          <w:rPr>
            <w:bCs/>
          </w:rPr>
          <w:t xml:space="preserve"> that w</w:t>
        </w:r>
      </w:ins>
      <w:ins w:id="232" w:author="Juengerlab" w:date="2021-10-15T14:45:00Z">
        <w:r w:rsidR="00BE49E8">
          <w:rPr>
            <w:bCs/>
          </w:rPr>
          <w:t>ere</w:t>
        </w:r>
      </w:ins>
      <w:ins w:id="233" w:author="Juengerlab" w:date="2021-10-15T14:43:00Z">
        <w:r w:rsidR="00BE49E8">
          <w:rPr>
            <w:bCs/>
          </w:rPr>
          <w:t xml:space="preserve"> unlinked in the diversity panel</w:t>
        </w:r>
      </w:ins>
      <w:r w:rsidR="00F24294">
        <w:rPr>
          <w:bCs/>
        </w:rPr>
        <w:t>, we</w:t>
      </w:r>
      <w:ins w:id="234" w:author="Juengerlab" w:date="2021-10-15T14:44:00Z">
        <w:r w:rsidR="00BE49E8">
          <w:rPr>
            <w:bCs/>
          </w:rPr>
          <w:t xml:space="preserve"> considered the possibility that QTL </w:t>
        </w:r>
      </w:ins>
      <w:ins w:id="235" w:author="Juengerlab" w:date="2021-10-15T14:45:00Z">
        <w:r w:rsidR="00BE49E8">
          <w:rPr>
            <w:bCs/>
          </w:rPr>
          <w:t xml:space="preserve">regions could be enriched with significant SNPs from the diversity panel by chance alone. We </w:t>
        </w:r>
      </w:ins>
      <w:r w:rsidR="00F24294">
        <w:rPr>
          <w:bCs/>
        </w:rPr>
        <w:t xml:space="preserve"> </w:t>
      </w:r>
      <w:del w:id="236" w:author="Juengerlab" w:date="2021-10-15T14:46:00Z">
        <w:r w:rsidR="000B56A8" w:rsidDel="00BE49E8">
          <w:rPr>
            <w:bCs/>
          </w:rPr>
          <w:delText xml:space="preserve">additionally </w:delText>
        </w:r>
      </w:del>
      <w:ins w:id="237" w:author="Juengerlab" w:date="2021-10-15T14:46:00Z">
        <w:r w:rsidR="00BE49E8">
          <w:rPr>
            <w:bCs/>
          </w:rPr>
          <w:t xml:space="preserve">first </w:t>
        </w:r>
      </w:ins>
      <w:r w:rsidR="00F24294">
        <w:rPr>
          <w:bCs/>
        </w:rPr>
        <w:t xml:space="preserve">determined that 10 of the 18 QTL regions also had a significant enrichment of unlinked SNPs (p hypergeometric test &lt; 0.05, Table </w:t>
      </w:r>
      <w:r w:rsidR="00AE7F1C">
        <w:rPr>
          <w:bCs/>
        </w:rPr>
        <w:t>S</w:t>
      </w:r>
      <w:ins w:id="238" w:author="Juengerlab" w:date="2021-10-15T16:01:00Z">
        <w:r w:rsidR="003B7CBC">
          <w:rPr>
            <w:bCs/>
          </w:rPr>
          <w:t>4</w:t>
        </w:r>
      </w:ins>
      <w:del w:id="239" w:author="Juengerlab" w:date="2021-10-15T16:01:00Z">
        <w:r w:rsidR="00AE7F1C" w:rsidDel="003B7CBC">
          <w:rPr>
            <w:bCs/>
          </w:rPr>
          <w:delText>2?</w:delText>
        </w:r>
      </w:del>
      <w:r w:rsidR="00F24294">
        <w:rPr>
          <w:bCs/>
        </w:rPr>
        <w:t xml:space="preserve">). </w:t>
      </w:r>
      <w:r w:rsidR="000B56A8">
        <w:rPr>
          <w:bCs/>
        </w:rPr>
        <w:t>0.2% of permuted genomic intervals had as many or more permuted QTL regions enriched for unlinked SNPs (p = 0.002), while no permuted genomic intervals had more than 10 regions significantly enriched for unlinked SNPs. Thus, even with the very different population makeup of the GWAS panel, we could confirm a higher than expected overlap between SNP effects and QTL effects on panicle traits.</w:t>
      </w:r>
    </w:p>
    <w:p w14:paraId="74854B6E" w14:textId="52365F06" w:rsidR="00C97100" w:rsidRDefault="000831ED" w:rsidP="00282713">
      <w:pPr>
        <w:spacing w:after="0" w:line="480" w:lineRule="auto"/>
      </w:pPr>
      <w:r>
        <w:rPr>
          <w:b/>
          <w:bCs/>
        </w:rPr>
        <w:tab/>
      </w:r>
      <w:r w:rsidR="00850C5C">
        <w:t xml:space="preserve">We found </w:t>
      </w:r>
      <w:r w:rsidR="00BE30F7">
        <w:t xml:space="preserve">497 </w:t>
      </w:r>
      <w:del w:id="240" w:author="Juengerlab" w:date="2021-10-15T14:47:00Z">
        <w:r w:rsidR="00850C5C" w:rsidDel="00BE49E8">
          <w:delText xml:space="preserve">overlapping </w:delText>
        </w:r>
      </w:del>
      <w:r w:rsidR="00850C5C">
        <w:t xml:space="preserve">candidate genes </w:t>
      </w:r>
      <w:del w:id="241" w:author="Juengerlab" w:date="2021-10-15T14:47:00Z">
        <w:r w:rsidR="00850C5C" w:rsidDel="00BE49E8">
          <w:delText xml:space="preserve">located </w:delText>
        </w:r>
      </w:del>
      <w:ins w:id="242" w:author="Juengerlab" w:date="2021-10-15T14:47:00Z">
        <w:r w:rsidR="00BE49E8">
          <w:t xml:space="preserve">by filtering for genes </w:t>
        </w:r>
      </w:ins>
      <w:r w:rsidR="00850C5C">
        <w:t xml:space="preserve">in the confidence intervals of </w:t>
      </w:r>
      <w:del w:id="243" w:author="Juengerlab" w:date="2021-10-15T14:47:00Z">
        <w:r w:rsidR="00850C5C" w:rsidDel="00BE49E8">
          <w:delText xml:space="preserve">the </w:delText>
        </w:r>
      </w:del>
      <w:ins w:id="244" w:author="Juengerlab" w:date="2021-10-15T14:47:00Z">
        <w:r w:rsidR="00BE49E8">
          <w:t xml:space="preserve">both the </w:t>
        </w:r>
      </w:ins>
      <w:del w:id="245" w:author="Juengerlab" w:date="2021-10-15T14:47:00Z">
        <w:r w:rsidR="00850C5C" w:rsidDel="00BE49E8">
          <w:delText>identified regions</w:delText>
        </w:r>
      </w:del>
      <w:r w:rsidR="00850C5C">
        <w:t xml:space="preserve"> </w:t>
      </w:r>
      <w:ins w:id="246" w:author="Juengerlab" w:date="2021-10-15T14:47:00Z">
        <w:r w:rsidR="00BE49E8">
          <w:t xml:space="preserve">QTL </w:t>
        </w:r>
      </w:ins>
      <w:r w:rsidR="00850C5C">
        <w:t xml:space="preserve">from the four-way population and </w:t>
      </w:r>
      <w:del w:id="247" w:author="Juengerlab" w:date="2021-10-15T14:47:00Z">
        <w:r w:rsidR="00850C5C" w:rsidDel="00BE49E8">
          <w:delText xml:space="preserve">the </w:delText>
        </w:r>
      </w:del>
      <w:ins w:id="248" w:author="Juengerlab" w:date="2021-10-15T14:47:00Z">
        <w:r w:rsidR="00BE49E8">
          <w:t xml:space="preserve">within 20kb of significant SNPs </w:t>
        </w:r>
      </w:ins>
      <w:ins w:id="249" w:author="Juengerlab" w:date="2021-10-15T14:48:00Z">
        <w:r w:rsidR="00BE49E8">
          <w:t xml:space="preserve">from the </w:t>
        </w:r>
      </w:ins>
      <w:r w:rsidR="00850C5C">
        <w:t>diversity panel (Supplemental Table S</w:t>
      </w:r>
      <w:ins w:id="250" w:author="Juengerlab" w:date="2021-10-15T16:01:00Z">
        <w:r w:rsidR="003B7CBC">
          <w:t>3</w:t>
        </w:r>
      </w:ins>
      <w:del w:id="251" w:author="Juengerlab" w:date="2021-10-15T16:01:00Z">
        <w:r w:rsidR="00850C5C" w:rsidDel="003B7CBC">
          <w:delText>2</w:delText>
        </w:r>
      </w:del>
      <w:r w:rsidR="00850C5C">
        <w:t xml:space="preserve">). Among these overlapping candidate genes, </w:t>
      </w:r>
      <w:ins w:id="252" w:author="Juengerlab" w:date="2021-10-15T14:48:00Z">
        <w:r w:rsidR="00BE49E8">
          <w:t xml:space="preserve">we identified </w:t>
        </w:r>
      </w:ins>
      <w:r w:rsidR="00924192">
        <w:t>k</w:t>
      </w:r>
      <w:r w:rsidR="00924192" w:rsidRPr="00C23ED9">
        <w:t>ey hormone-related genes associated with panicle development</w:t>
      </w:r>
      <w:del w:id="253" w:author="Juengerlab" w:date="2021-10-15T14:48:00Z">
        <w:r w:rsidR="00924192" w:rsidRPr="00C23ED9" w:rsidDel="00BE49E8">
          <w:delText xml:space="preserve"> were identified</w:delText>
        </w:r>
      </w:del>
      <w:r w:rsidR="00924192" w:rsidRPr="00C23ED9">
        <w:t>. For example, a homolog of the rice DELLA protein SLR1 (Pavir.9NG141800) was found in the overlapping interval on Chr9N for both PL and PBN. SLR1 is a component involved in GA signaling pathway and regulates panicle length and branch number via the</w:t>
      </w:r>
      <w:r w:rsidR="00487888" w:rsidRPr="00C23ED9">
        <w:t xml:space="preserve"> DELLA–KNOX signaling pathway (Su et al., 2021</w:t>
      </w:r>
      <w:r w:rsidR="00924192" w:rsidRPr="00C23ED9">
        <w:t>). Another candidate gene, Pavir.2KG521100</w:t>
      </w:r>
      <w:ins w:id="254" w:author="Juengerlab" w:date="2021-10-15T14:48:00Z">
        <w:r w:rsidR="00BE49E8">
          <w:t xml:space="preserve">, </w:t>
        </w:r>
      </w:ins>
      <w:del w:id="255" w:author="Juengerlab" w:date="2021-10-15T14:48:00Z">
        <w:r w:rsidR="00924192" w:rsidRPr="00C23ED9" w:rsidDel="00BE49E8">
          <w:delText xml:space="preserve">, which </w:delText>
        </w:r>
      </w:del>
      <w:r w:rsidR="00924192" w:rsidRPr="00C23ED9">
        <w:t>is the homolog of OsGH3.8</w:t>
      </w:r>
      <w:ins w:id="256" w:author="Juengerlab" w:date="2021-10-15T14:48:00Z">
        <w:r w:rsidR="00BE49E8">
          <w:t xml:space="preserve"> and</w:t>
        </w:r>
      </w:ins>
      <w:del w:id="257" w:author="Juengerlab" w:date="2021-10-15T14:48:00Z">
        <w:r w:rsidR="00924192" w:rsidRPr="00C23ED9" w:rsidDel="00BE49E8">
          <w:delText>,</w:delText>
        </w:r>
      </w:del>
      <w:r w:rsidR="00924192" w:rsidRPr="00C23ED9">
        <w:t xml:space="preserve"> was found in the overlapping interval on Chr2K for both PL and PBN. </w:t>
      </w:r>
      <w:ins w:id="258" w:author="Juengerlab" w:date="2021-10-15T14:49:00Z">
        <w:r w:rsidR="00BE49E8">
          <w:t xml:space="preserve">In rice, </w:t>
        </w:r>
      </w:ins>
      <w:r w:rsidR="00924192" w:rsidRPr="00C23ED9">
        <w:t xml:space="preserve">OsGH3.8 </w:t>
      </w:r>
      <w:del w:id="259" w:author="Juengerlab" w:date="2021-10-15T14:48:00Z">
        <w:r w:rsidR="00924192" w:rsidRPr="00C23ED9" w:rsidDel="00BE49E8">
          <w:delText xml:space="preserve">involves </w:delText>
        </w:r>
      </w:del>
      <w:ins w:id="260" w:author="Juengerlab" w:date="2021-10-15T14:48:00Z">
        <w:r w:rsidR="00BE49E8">
          <w:t>mediates</w:t>
        </w:r>
      </w:ins>
      <w:del w:id="261" w:author="Juengerlab" w:date="2021-10-15T14:48:00Z">
        <w:r w:rsidR="00924192" w:rsidRPr="00C23ED9" w:rsidDel="00BE49E8">
          <w:delText>t</w:delText>
        </w:r>
      </w:del>
      <w:del w:id="262" w:author="Juengerlab" w:date="2021-10-15T14:49:00Z">
        <w:r w:rsidR="00924192" w:rsidRPr="00C23ED9" w:rsidDel="00BE49E8">
          <w:delText>he</w:delText>
        </w:r>
      </w:del>
      <w:r w:rsidR="00924192" w:rsidRPr="00C23ED9">
        <w:t xml:space="preserve"> crosstalk between miR156-SPL7 and auxin pathways to </w:t>
      </w:r>
      <w:del w:id="263" w:author="Juengerlab" w:date="2021-10-15T14:49:00Z">
        <w:r w:rsidR="00924192" w:rsidRPr="00C23ED9" w:rsidDel="00BE49E8">
          <w:delText>af</w:delText>
        </w:r>
        <w:r w:rsidR="00487888" w:rsidRPr="00C23ED9" w:rsidDel="00BE49E8">
          <w:delText xml:space="preserve">fect </w:delText>
        </w:r>
      </w:del>
      <w:ins w:id="264" w:author="Juengerlab" w:date="2021-10-15T14:49:00Z">
        <w:r w:rsidR="00BE49E8">
          <w:t>regulate</w:t>
        </w:r>
      </w:ins>
      <w:del w:id="265" w:author="Juengerlab" w:date="2021-10-15T14:49:00Z">
        <w:r w:rsidR="00487888" w:rsidRPr="00C23ED9" w:rsidDel="00BE49E8">
          <w:delText>the</w:delText>
        </w:r>
      </w:del>
      <w:r w:rsidR="00487888" w:rsidRPr="00C23ED9">
        <w:t xml:space="preserve"> panicle architecture (Dai et al., 2018</w:t>
      </w:r>
      <w:r w:rsidR="00924192" w:rsidRPr="00C23ED9">
        <w:t xml:space="preserve">). These </w:t>
      </w:r>
      <w:del w:id="266" w:author="Juengerlab" w:date="2021-10-15T14:49:00Z">
        <w:r w:rsidR="00924192" w:rsidRPr="00C23ED9" w:rsidDel="00BE49E8">
          <w:delText xml:space="preserve">results </w:delText>
        </w:r>
      </w:del>
      <w:ins w:id="267" w:author="Juengerlab" w:date="2021-10-15T14:49:00Z">
        <w:r w:rsidR="00BE49E8">
          <w:t>candidates</w:t>
        </w:r>
        <w:r w:rsidR="00BE49E8" w:rsidRPr="00C23ED9">
          <w:t xml:space="preserve"> </w:t>
        </w:r>
      </w:ins>
      <w:r w:rsidR="00924192" w:rsidRPr="00C23ED9">
        <w:t xml:space="preserve">suggest </w:t>
      </w:r>
      <w:del w:id="268" w:author="Juengerlab" w:date="2021-10-15T14:49:00Z">
        <w:r w:rsidR="00924192" w:rsidRPr="00C23ED9" w:rsidDel="00BE49E8">
          <w:delText xml:space="preserve">that </w:delText>
        </w:r>
      </w:del>
      <w:ins w:id="269" w:author="Juengerlab" w:date="2021-10-15T14:49:00Z">
        <w:r w:rsidR="00BE49E8">
          <w:t>an important role for</w:t>
        </w:r>
        <w:r w:rsidR="00BE49E8" w:rsidRPr="00C23ED9">
          <w:t xml:space="preserve"> </w:t>
        </w:r>
      </w:ins>
      <w:r w:rsidR="00924192" w:rsidRPr="00C23ED9">
        <w:t xml:space="preserve">auxins and gibberellins </w:t>
      </w:r>
      <w:del w:id="270" w:author="Juengerlab" w:date="2021-10-15T14:49:00Z">
        <w:r w:rsidR="00924192" w:rsidRPr="00C23ED9" w:rsidDel="00BE49E8">
          <w:delText xml:space="preserve">might play an important role </w:delText>
        </w:r>
      </w:del>
      <w:r w:rsidR="00924192" w:rsidRPr="00C23ED9">
        <w:t>in panicle development in switchgrass.</w:t>
      </w:r>
      <w:del w:id="271" w:author="Juengerlab" w:date="2021-10-15T14:50:00Z">
        <w:r w:rsidR="00924192" w:rsidRPr="00C23ED9" w:rsidDel="00BE49E8">
          <w:delText xml:space="preserve"> Moreover, </w:delText>
        </w:r>
      </w:del>
      <w:ins w:id="272" w:author="Juengerlab" w:date="2021-10-15T14:50:00Z">
        <w:r w:rsidR="00BE49E8">
          <w:t xml:space="preserve"> T</w:t>
        </w:r>
      </w:ins>
      <w:del w:id="273" w:author="Juengerlab" w:date="2021-10-15T14:50:00Z">
        <w:r w:rsidR="00924192" w:rsidRPr="00C23ED9" w:rsidDel="00BE49E8">
          <w:delText>t</w:delText>
        </w:r>
      </w:del>
      <w:r w:rsidR="00924192" w:rsidRPr="00C23ED9">
        <w:t xml:space="preserve">wo flowering time genes, a homolog of rice Hd16 (Pavir.5NG232181) and a DOF transcription factor (Pavir.5NG191200), were </w:t>
      </w:r>
      <w:del w:id="274" w:author="Juengerlab" w:date="2021-10-15T14:50:00Z">
        <w:r w:rsidR="00924192" w:rsidRPr="00C23ED9" w:rsidDel="00BE49E8">
          <w:delText xml:space="preserve">also </w:delText>
        </w:r>
      </w:del>
      <w:r w:rsidR="00924192" w:rsidRPr="00C23ED9">
        <w:t xml:space="preserve">found in the </w:t>
      </w:r>
      <w:del w:id="275" w:author="Juengerlab" w:date="2021-10-15T14:53:00Z">
        <w:r w:rsidR="00924192" w:rsidRPr="00C23ED9" w:rsidDel="00311B55">
          <w:delText xml:space="preserve">overlapping </w:delText>
        </w:r>
      </w:del>
      <w:r w:rsidR="00924192" w:rsidRPr="00C23ED9">
        <w:t>interval</w:t>
      </w:r>
      <w:ins w:id="276" w:author="Juengerlab" w:date="2021-10-15T14:53:00Z">
        <w:r w:rsidR="00311B55">
          <w:t xml:space="preserve"> affecting PBN</w:t>
        </w:r>
      </w:ins>
      <w:r w:rsidR="00924192" w:rsidRPr="00C23ED9">
        <w:t xml:space="preserve"> on Chr05N</w:t>
      </w:r>
      <w:ins w:id="277" w:author="Juengerlab" w:date="2021-10-15T14:54:00Z">
        <w:r w:rsidR="00311B55">
          <w:t>, which also overlaps a QTL interval for flowering in this population (data not shown or cite a QTL study… Lowry?)</w:t>
        </w:r>
      </w:ins>
      <w:r w:rsidR="00924192" w:rsidRPr="00C23ED9">
        <w:t xml:space="preserve">. These genes are known to be involved in the photoperiodic flowering pathway and control </w:t>
      </w:r>
      <w:r w:rsidR="00487888" w:rsidRPr="00C23ED9">
        <w:t>panicle morphology in rice (Hori et al., 2013; Wu et al., 2015</w:t>
      </w:r>
      <w:r w:rsidR="00924192" w:rsidRPr="00C23ED9">
        <w:t xml:space="preserve">). Interestingly, Hd16 encodes a casein </w:t>
      </w:r>
      <w:r w:rsidR="00924192" w:rsidRPr="00C23ED9">
        <w:lastRenderedPageBreak/>
        <w:t xml:space="preserve">kinase I and phosphorylates the DELLA protein SLR1, suggesting </w:t>
      </w:r>
      <w:del w:id="278" w:author="Juengerlab" w:date="2021-10-15T14:55:00Z">
        <w:r w:rsidR="00924192" w:rsidRPr="00C23ED9" w:rsidDel="00311B55">
          <w:delText xml:space="preserve">the </w:delText>
        </w:r>
      </w:del>
      <w:ins w:id="279" w:author="Juengerlab" w:date="2021-10-15T14:55:00Z">
        <w:r w:rsidR="00311B55">
          <w:t>a</w:t>
        </w:r>
        <w:r w:rsidR="00311B55" w:rsidRPr="00C23ED9">
          <w:t xml:space="preserve"> </w:t>
        </w:r>
      </w:ins>
      <w:r w:rsidR="00924192" w:rsidRPr="00C23ED9">
        <w:t>potential interaction between candidate genes in the overlapping intervals on Chr05N and Chr9N</w:t>
      </w:r>
      <w:r w:rsidR="00487888" w:rsidRPr="00C23ED9">
        <w:t xml:space="preserve"> (Dai &amp; </w:t>
      </w:r>
      <w:proofErr w:type="spellStart"/>
      <w:r w:rsidR="00487888" w:rsidRPr="00C23ED9">
        <w:t>Xue</w:t>
      </w:r>
      <w:proofErr w:type="spellEnd"/>
      <w:r w:rsidR="00487888" w:rsidRPr="00C23ED9">
        <w:t>, 2010)</w:t>
      </w:r>
      <w:r w:rsidR="00924192">
        <w:t>.</w:t>
      </w:r>
    </w:p>
    <w:p w14:paraId="2FDEC481" w14:textId="5718E077" w:rsidR="00C97100" w:rsidRDefault="00850C5C" w:rsidP="00C23ED9">
      <w:pPr>
        <w:spacing w:after="0" w:line="480" w:lineRule="auto"/>
      </w:pP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rPr>
          <w:b/>
          <w:sz w:val="28"/>
          <w:szCs w:val="28"/>
        </w:rPr>
        <w:t>Discussion</w:t>
      </w:r>
    </w:p>
    <w:p w14:paraId="10256062" w14:textId="6537E2DA" w:rsidR="00C97100" w:rsidRDefault="00850C5C" w:rsidP="00C23ED9">
      <w:pPr>
        <w:spacing w:after="0" w:line="480" w:lineRule="auto"/>
        <w:ind w:firstLine="720"/>
      </w:pPr>
      <w:r>
        <w:t xml:space="preserve">There has been considerable interest in the molecular mechanisms of </w:t>
      </w:r>
      <w:proofErr w:type="spellStart"/>
      <w:r w:rsidR="00C23ED9">
        <w:t>GxE</w:t>
      </w:r>
      <w:proofErr w:type="spellEnd"/>
      <w:r>
        <w:t xml:space="preserve"> across a diversity of phenotypes, species, and environments. </w:t>
      </w:r>
      <w:proofErr w:type="spellStart"/>
      <w:r w:rsidR="00C23ED9">
        <w:t>GxE</w:t>
      </w:r>
      <w:proofErr w:type="spellEnd"/>
      <w:r>
        <w:t xml:space="preserv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w:t>
      </w:r>
      <w:proofErr w:type="spellStart"/>
      <w:r w:rsidR="008253A3">
        <w:t>G</w:t>
      </w:r>
      <w:r>
        <w:t>xE</w:t>
      </w:r>
      <w:proofErr w:type="spellEnd"/>
      <w:r>
        <w:t xml:space="preserve"> of panicle morphological traits in switchgrass </w:t>
      </w:r>
      <w:r w:rsidR="00CC3936">
        <w:t xml:space="preserve">from a four-way mapping population which were </w:t>
      </w:r>
      <w:r>
        <w:t>grown at 10 field sites in the central United States</w:t>
      </w:r>
      <w:r w:rsidR="008253A3">
        <w:t xml:space="preserve"> </w:t>
      </w:r>
      <w:r w:rsidR="00CC3936">
        <w:t xml:space="preserve">and a </w:t>
      </w:r>
      <w:r w:rsidR="008253A3">
        <w:t>diversity panel</w:t>
      </w:r>
      <w:r w:rsidR="00CC3936">
        <w:t xml:space="preserve"> which were grown at three of the 10 sites</w:t>
      </w:r>
      <w:r>
        <w:t>. Overall, we detected moderate heritability (except for the field site Stillwater, OK) for panicle traits (Table 2) and positive phenotypic and genetic correlations between traits at each site</w:t>
      </w:r>
      <w:r w:rsidR="00AE7F1C">
        <w:t xml:space="preserve"> for the four-way population</w:t>
      </w:r>
      <w:r>
        <w:t xml:space="preserve"> (Table 3). These data suggest considerable standing genetic variation in inflorescence characteristics available for natural or artificial selection to act upon. We identified </w:t>
      </w:r>
      <w:ins w:id="280" w:author="Juengerlab" w:date="2021-10-15T14:55:00Z">
        <w:r w:rsidR="00311B55">
          <w:t xml:space="preserve">six </w:t>
        </w:r>
      </w:ins>
      <w:r>
        <w:t xml:space="preserve">QTL with significant QTL x E effects, </w:t>
      </w:r>
      <w:r w:rsidR="00986D22">
        <w:t xml:space="preserve">suggesting </w:t>
      </w:r>
      <w:r>
        <w:t xml:space="preserve">that panicle traits in switchgrass </w:t>
      </w:r>
      <w:r w:rsidR="00986D22">
        <w:t xml:space="preserve">possibly </w:t>
      </w:r>
      <w:r>
        <w:t>result from the combination of QTL and environment</w:t>
      </w:r>
      <w:r w:rsidR="00986D22">
        <w:t>, while some other QTL exhibiting conditionally neutral effects</w:t>
      </w:r>
      <w:r>
        <w:t xml:space="preserve">. </w:t>
      </w:r>
      <w:r w:rsidR="00AE7F1C">
        <w:t>We also did the GWAS analyses and enrichment tests to find the overlapping candidate genes using an independent switchgrass diversity panel, increasing our confidence in the genomic regions and candidate genes influencing panicle traits in switchgrass.</w:t>
      </w:r>
    </w:p>
    <w:p w14:paraId="634866D3" w14:textId="462F065B" w:rsidR="00CC3936" w:rsidRDefault="00850C5C">
      <w:pPr>
        <w:spacing w:after="0" w:line="480" w:lineRule="auto"/>
        <w:ind w:firstLine="720"/>
        <w:rPr>
          <w:ins w:id="281" w:author="Juengerlab" w:date="2021-10-15T15:03:00Z"/>
        </w:rPr>
      </w:pPr>
      <w:r>
        <w:t xml:space="preserve"> Our study identified genomic regions (QTL) that contribute to panicle trait variation across a broad latitudinal gradient. These QTL exhibited constant effects (i.e., no QTL x E</w:t>
      </w:r>
      <w:ins w:id="282" w:author="Juengerlab" w:date="2021-10-15T15:53:00Z">
        <w:r w:rsidR="00B53469">
          <w:t>:</w:t>
        </w:r>
      </w:ins>
      <w:ins w:id="283" w:author="Juengerlab" w:date="2021-10-15T15:29:00Z">
        <w:r w:rsidR="006D70F9">
          <w:t xml:space="preserve"> 12 QTL</w:t>
        </w:r>
      </w:ins>
      <w:r>
        <w:t>), antagonistic pleiotropy</w:t>
      </w:r>
      <w:ins w:id="284" w:author="Juengerlab" w:date="2021-10-15T15:30:00Z">
        <w:r w:rsidR="006D70F9">
          <w:t xml:space="preserve"> (2 QTL)</w:t>
        </w:r>
      </w:ins>
      <w:r>
        <w:t>, or condition-specific effects</w:t>
      </w:r>
      <w:ins w:id="285" w:author="Juengerlab" w:date="2021-10-15T15:30:00Z">
        <w:r w:rsidR="006D70F9">
          <w:t xml:space="preserve"> (4 QTL)</w:t>
        </w:r>
      </w:ins>
      <w:r>
        <w:t xml:space="preserve"> across the studied environmental gradients. QTLs with condition-specific effects often confer an advantage in some environments but no effect in other environments </w:t>
      </w:r>
      <w:r>
        <w:fldChar w:fldCharType="begin"/>
      </w:r>
      <w:r>
        <w:instrText>ADDIN EN.CITE &lt;EndNote&gt;&lt;Cite&gt;&lt;Author&gt;El-Soda&lt;/Author&gt;&lt;Year&gt;2014&lt;/Year&gt;&lt;RecNum&gt;29&lt;/RecNum&gt;&lt;DisplayText&gt;(El-Soda et al. 2014)&lt;/DisplayText&gt;&lt;record&gt;&lt;rec-number&gt;29&lt;/rec-number&gt;&lt;foreign-keys&gt;&lt;key app="EN" db-id="sp0ssrpdupf00rewwew5dfv60x2205pvf2e2" timestamp="1570127368"&gt;29&lt;/key&gt;&lt;/foreign-keys&gt;&lt;ref-type name="Journal Article"&gt;17&lt;/ref-type&gt;&lt;contributors&gt;&lt;authors&gt;&lt;author&gt;El-Soda, Mohamed&lt;/author&gt;&lt;author&gt;Malosetti, Marcos&lt;/author&gt;&lt;author&gt;Zwaan, Bas J.&lt;/author&gt;&lt;author&gt;Koornneef, Maarten&lt;/author&gt;&lt;author&gt;Aarts, Mark G. M.&lt;/author&gt;&lt;/authors&gt;&lt;/contributors&gt;&lt;titles&gt;&lt;title&gt;Genotype × environment interaction QTL mapping in plants: lessons from Arabidopsis&lt;/title&gt;&lt;secondary-title&gt;Trends in Plant Science&lt;/secondary-title&gt;&lt;/titles&gt;&lt;periodical&gt;&lt;full-title&gt;Trends in Plant Science&lt;/full-title&gt;&lt;/periodical&gt;&lt;pages&gt;390-398&lt;/pages&gt;&lt;volume&gt;19&lt;/volume&gt;&lt;number&gt;6&lt;/number&gt;&lt;keywords&gt;&lt;keyword&gt;genotype × environment interaction&lt;/keyword&gt;&lt;keyword&gt;QTL × environment interaction&lt;/keyword&gt;&lt;keyword&gt;phenotypic plasticity&lt;/keyword&gt;&lt;keyword&gt;antagonistic pleiotropy&lt;/keyword&gt;&lt;/keywords&gt;&lt;dates&gt;&lt;year&gt;2014&lt;/year&gt;&lt;pub-dates&gt;&lt;date&gt;2014/06/01/&lt;/date&gt;&lt;/pub-dates&gt;&lt;/dates&gt;&lt;isbn&gt;1360-1385&lt;/isbn&gt;&lt;urls&gt;&lt;related-urls&gt;&lt;url&gt;http://www.sciencedirect.com/science/article/pii/S1360138514000028&lt;/url&gt;&lt;/related-urls&gt;&lt;/urls&gt;&lt;electronic-resource-num&gt;https://doi.org/10.1016/j.tplants.2014.01.001&lt;/electronic-resource-num&gt;&lt;/record&gt;&lt;/Cite&gt;&lt;/EndNote&gt;</w:instrText>
      </w:r>
      <w:r>
        <w:fldChar w:fldCharType="separate"/>
      </w:r>
      <w:r>
        <w:t>(El-Soda et al. 2014)</w:t>
      </w:r>
      <w:r>
        <w:fldChar w:fldCharType="end"/>
      </w:r>
      <w:r>
        <w:t xml:space="preserve">. Antagonistic pleiotropy is a genetic trade-off at an individual locus or QTL, that results in opposite effects (i.e., sign change) on a trait in different environment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 xml:space="preserve">(Wadgymar et </w:t>
      </w:r>
      <w:r>
        <w:lastRenderedPageBreak/>
        <w:t>al. 2017)</w:t>
      </w:r>
      <w:r>
        <w:fldChar w:fldCharType="end"/>
      </w:r>
      <w:r>
        <w:t xml:space="preserve">. Studying the molecular genetic basis of specific QTL should greatly contribute to the mechanistic understanding of such QTL x E. In our study, most </w:t>
      </w:r>
      <w:del w:id="286" w:author="Juengerlab" w:date="2021-10-15T15:21:00Z">
        <w:r w:rsidDel="001D6F1B">
          <w:delText xml:space="preserve">of the </w:delText>
        </w:r>
      </w:del>
      <w:r>
        <w:t>QTL</w:t>
      </w:r>
      <w:ins w:id="287" w:author="Juengerlab" w:date="2021-10-15T15:21:00Z">
        <w:r w:rsidR="001D6F1B">
          <w:t xml:space="preserve"> with QTL x E</w:t>
        </w:r>
      </w:ins>
      <w:r>
        <w:t xml:space="preserve"> are conditionally neutral. This is consistent with a recent meta-analyses which found that asymmetry of QTL effect</w:t>
      </w:r>
      <w:ins w:id="288" w:author="Juengerlab" w:date="2021-10-15T15:30:00Z">
        <w:r w:rsidR="006D70F9">
          <w:t>s are</w:t>
        </w:r>
      </w:ins>
      <w:del w:id="289" w:author="Juengerlab" w:date="2021-10-15T15:30:00Z">
        <w:r w:rsidDel="006D70F9">
          <w:delText xml:space="preserve"> is</w:delText>
        </w:r>
      </w:del>
      <w:r>
        <w:t xml:space="preserve"> more often caused by conditional neutrality than</w:t>
      </w:r>
      <w:del w:id="290" w:author="Juengerlab" w:date="2021-10-15T15:30:00Z">
        <w:r w:rsidDel="006D70F9">
          <w:delText xml:space="preserve"> it is</w:delText>
        </w:r>
      </w:del>
      <w:r>
        <w:t xml:space="preserve"> by trade</w:t>
      </w:r>
      <w:del w:id="291" w:author="Juengerlab" w:date="2021-10-15T15:30:00Z">
        <w:r w:rsidDel="006D70F9">
          <w:delText>s</w:delText>
        </w:r>
      </w:del>
      <w:r>
        <w:t xml:space="preserve">-offs </w:t>
      </w:r>
      <w:r>
        <w:fldChar w:fldCharType="begin"/>
      </w:r>
      <w:r>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fldChar w:fldCharType="separate"/>
      </w:r>
      <w:r>
        <w:t>(</w:t>
      </w:r>
      <w:proofErr w:type="spellStart"/>
      <w:r>
        <w:t>Wadgymar</w:t>
      </w:r>
      <w:proofErr w:type="spellEnd"/>
      <w:r>
        <w:t xml:space="preserve"> et al. 2017)</w:t>
      </w:r>
      <w:r>
        <w:fldChar w:fldCharType="end"/>
      </w:r>
      <w:r>
        <w:t xml:space="preserve">. </w:t>
      </w:r>
      <w:del w:id="292" w:author="Juengerlab" w:date="2021-10-15T15:31:00Z">
        <w:r w:rsidDel="006D70F9">
          <w:delText xml:space="preserve">For the </w:delText>
        </w:r>
      </w:del>
      <w:ins w:id="293" w:author="Juengerlab" w:date="2021-10-15T15:31:00Z">
        <w:r w:rsidR="006D70F9">
          <w:t xml:space="preserve">The </w:t>
        </w:r>
      </w:ins>
      <w:r>
        <w:t xml:space="preserve">few cases of putative QTL x E in our </w:t>
      </w:r>
      <w:del w:id="294" w:author="Juengerlab" w:date="2021-10-15T15:31:00Z">
        <w:r w:rsidDel="006D70F9">
          <w:delText>results, it could</w:delText>
        </w:r>
      </w:del>
      <w:ins w:id="295" w:author="Juengerlab" w:date="2021-10-15T15:31:00Z">
        <w:r w:rsidR="006D70F9">
          <w:t>QTL could</w:t>
        </w:r>
      </w:ins>
      <w:del w:id="296" w:author="Juengerlab" w:date="2021-10-15T15:31:00Z">
        <w:r w:rsidDel="006D70F9">
          <w:delText xml:space="preserve"> </w:delText>
        </w:r>
      </w:del>
      <w:ins w:id="297" w:author="Juengerlab" w:date="2021-10-15T15:31:00Z">
        <w:r w:rsidR="006D70F9">
          <w:t xml:space="preserve"> </w:t>
        </w:r>
      </w:ins>
      <w:del w:id="298" w:author="Juengerlab" w:date="2021-10-15T15:31:00Z">
        <w:r w:rsidDel="006D70F9">
          <w:delText xml:space="preserve">be </w:delText>
        </w:r>
      </w:del>
      <w:r>
        <w:t xml:space="preserve">possibly </w:t>
      </w:r>
      <w:ins w:id="299" w:author="Juengerlab" w:date="2021-10-15T15:31:00Z">
        <w:r w:rsidR="006D70F9">
          <w:t xml:space="preserve">be </w:t>
        </w:r>
      </w:ins>
      <w:r>
        <w:t xml:space="preserve">due to the differential survival of plants at the various locations, especially in the northern site South Dakota and in the southern site TX. Differential mortality of non-cold tolerant genotypes in South Dakota and non-heat tolerant genotypes in Texas could cause differential effects across locations. However, </w:t>
      </w:r>
      <w:del w:id="300" w:author="Juengerlab" w:date="2021-10-15T15:31:00Z">
        <w:r w:rsidDel="006D70F9">
          <w:delText xml:space="preserve">further examination of the survivorship found that </w:delText>
        </w:r>
      </w:del>
      <w:r>
        <w:t xml:space="preserve">more than 80% of plants survived </w:t>
      </w:r>
      <w:ins w:id="301" w:author="Juengerlab" w:date="2021-10-15T15:31:00Z">
        <w:r w:rsidR="006D70F9">
          <w:t>in at least</w:t>
        </w:r>
      </w:ins>
      <w:del w:id="302" w:author="Juengerlab" w:date="2021-10-15T15:31:00Z">
        <w:r w:rsidDel="006D70F9">
          <w:delText>at least at</w:delText>
        </w:r>
      </w:del>
      <w:r>
        <w:t xml:space="preserve"> seven field sites. Overall, our results show that panicle traits are controlled by a combination of QTL and the environment and, in a </w:t>
      </w:r>
      <w:del w:id="303" w:author="Juengerlab" w:date="2021-10-15T15:31:00Z">
        <w:r w:rsidDel="006D70F9">
          <w:delText xml:space="preserve">number </w:delText>
        </w:r>
      </w:del>
      <w:ins w:id="304" w:author="Juengerlab" w:date="2021-10-15T15:31:00Z">
        <w:r w:rsidR="006D70F9">
          <w:t xml:space="preserve">minority </w:t>
        </w:r>
      </w:ins>
      <w:r>
        <w:t xml:space="preserve">of cases, their interaction with the environment. </w:t>
      </w:r>
    </w:p>
    <w:p w14:paraId="2724194A" w14:textId="5221AF0E" w:rsidR="001A3B5B" w:rsidRDefault="001D6F1B">
      <w:pPr>
        <w:spacing w:after="0" w:line="480" w:lineRule="auto"/>
        <w:ind w:firstLine="720"/>
      </w:pPr>
      <w:ins w:id="305" w:author="Juengerlab" w:date="2021-10-15T15:17:00Z">
        <w:r>
          <w:t xml:space="preserve">We were only able to measure panicle traits for three field sites using </w:t>
        </w:r>
      </w:ins>
      <w:ins w:id="306" w:author="Juengerlab" w:date="2021-10-15T15:04:00Z">
        <w:r w:rsidR="00636F17">
          <w:t>the diversity panel</w:t>
        </w:r>
      </w:ins>
      <w:ins w:id="307" w:author="Juengerlab" w:date="2021-10-15T15:17:00Z">
        <w:r>
          <w:t xml:space="preserve">, compared to ten sites </w:t>
        </w:r>
      </w:ins>
      <w:ins w:id="308" w:author="Juengerlab" w:date="2021-10-15T15:04:00Z">
        <w:r w:rsidR="00636F17">
          <w:t xml:space="preserve">for the four-way. </w:t>
        </w:r>
      </w:ins>
      <w:ins w:id="309" w:author="Juengerlab" w:date="2021-10-15T15:32:00Z">
        <w:r w:rsidR="00F13792">
          <w:t xml:space="preserve">However, the diversity panel contains hundreds of representatives from three distinct </w:t>
        </w:r>
      </w:ins>
      <w:ins w:id="310" w:author="Juengerlab" w:date="2021-10-15T15:33:00Z">
        <w:r w:rsidR="00F13792">
          <w:t xml:space="preserve">genetic subpopulations of switchgrass, and thus captures substantially more natural variation than the four parents </w:t>
        </w:r>
      </w:ins>
      <w:ins w:id="311" w:author="Juengerlab" w:date="2021-10-15T15:40:00Z">
        <w:r w:rsidR="00C77C13">
          <w:t xml:space="preserve">of the four-way, which </w:t>
        </w:r>
      </w:ins>
      <w:ins w:id="312" w:author="Juengerlab" w:date="2021-10-15T15:41:00Z">
        <w:r w:rsidR="00C77C13">
          <w:t xml:space="preserve">came </w:t>
        </w:r>
      </w:ins>
      <w:ins w:id="313" w:author="Juengerlab" w:date="2021-10-15T15:33:00Z">
        <w:r w:rsidR="00F13792">
          <w:t xml:space="preserve">from two genetic subpopulations of switchgrass. In addition, we were able to obtain a balanced sample of </w:t>
        </w:r>
      </w:ins>
      <w:ins w:id="314" w:author="Juengerlab" w:date="2021-10-15T15:34:00Z">
        <w:r w:rsidR="00707D49">
          <w:t xml:space="preserve">381 </w:t>
        </w:r>
      </w:ins>
      <w:ins w:id="315" w:author="Juengerlab" w:date="2021-10-15T15:33:00Z">
        <w:r w:rsidR="00F13792">
          <w:t xml:space="preserve">switchgrass </w:t>
        </w:r>
      </w:ins>
      <w:ins w:id="316" w:author="Juengerlab" w:date="2021-10-15T15:34:00Z">
        <w:r w:rsidR="00F13792">
          <w:t xml:space="preserve">genotypes </w:t>
        </w:r>
      </w:ins>
      <w:ins w:id="317" w:author="Juengerlab" w:date="2021-10-15T15:41:00Z">
        <w:r w:rsidR="00C77C13">
          <w:t>grown at</w:t>
        </w:r>
      </w:ins>
      <w:ins w:id="318" w:author="Juengerlab" w:date="2021-10-15T15:34:00Z">
        <w:r w:rsidR="00F13792">
          <w:t xml:space="preserve"> all three field sites</w:t>
        </w:r>
        <w:r w:rsidR="00707D49">
          <w:t xml:space="preserve"> for the diversity panel. We consider these panels complementary, and</w:t>
        </w:r>
      </w:ins>
      <w:ins w:id="319" w:author="Juengerlab" w:date="2021-10-15T15:41:00Z">
        <w:r w:rsidR="00C77C13">
          <w:t xml:space="preserve"> using both increases</w:t>
        </w:r>
      </w:ins>
      <w:ins w:id="320" w:author="Juengerlab" w:date="2021-10-15T15:38:00Z">
        <w:r w:rsidR="00707D49">
          <w:t xml:space="preserve"> our power to distinguish true from false positives in GWAS mapping, </w:t>
        </w:r>
      </w:ins>
      <w:ins w:id="321" w:author="Juengerlab" w:date="2021-10-15T15:39:00Z">
        <w:r w:rsidR="00707D49">
          <w:t>while amplifying signal</w:t>
        </w:r>
      </w:ins>
      <w:ins w:id="322" w:author="Juengerlab" w:date="2021-10-15T15:41:00Z">
        <w:r w:rsidR="00C77C13">
          <w:t>s</w:t>
        </w:r>
      </w:ins>
      <w:ins w:id="323" w:author="Juengerlab" w:date="2021-10-15T15:39:00Z">
        <w:r w:rsidR="00707D49">
          <w:t xml:space="preserve"> of causal QTL</w:t>
        </w:r>
      </w:ins>
      <w:ins w:id="324" w:author="Juengerlab" w:date="2021-10-15T15:41:00Z">
        <w:r w:rsidR="00C77C13">
          <w:t xml:space="preserve"> in the four-way</w:t>
        </w:r>
      </w:ins>
      <w:ins w:id="325" w:author="Juengerlab" w:date="2021-10-15T15:39:00Z">
        <w:r w:rsidR="00707D49">
          <w:t xml:space="preserve"> that may be rare in the GWAS population </w:t>
        </w:r>
      </w:ins>
      <w:ins w:id="326" w:author="Juengerlab" w:date="2021-10-15T15:37:00Z">
        <w:r w:rsidR="00707D49">
          <w:t>(</w:t>
        </w:r>
        <w:proofErr w:type="spellStart"/>
        <w:r w:rsidR="00707D49">
          <w:t>Brachi</w:t>
        </w:r>
        <w:proofErr w:type="spellEnd"/>
        <w:r w:rsidR="00707D49">
          <w:t xml:space="preserve"> et al 2010).</w:t>
        </w:r>
      </w:ins>
      <w:ins w:id="327" w:author="Juengerlab" w:date="2021-10-15T15:39:00Z">
        <w:r w:rsidR="00707D49">
          <w:t xml:space="preserve"> Given the major differences in population between these two mapping panels, we did not expect genomic effects to necessarily be similar between panels. However, </w:t>
        </w:r>
      </w:ins>
      <w:ins w:id="328" w:author="Juengerlab" w:date="2021-10-15T15:40:00Z">
        <w:r w:rsidR="00707D49">
          <w:t>i</w:t>
        </w:r>
      </w:ins>
      <w:ins w:id="329" w:author="Juengerlab" w:date="2021-10-15T15:04:00Z">
        <w:r w:rsidR="00636F17">
          <w:t>f we assume</w:t>
        </w:r>
      </w:ins>
      <w:ins w:id="330" w:author="Juengerlab" w:date="2021-10-15T15:22:00Z">
        <w:r>
          <w:t>d that</w:t>
        </w:r>
      </w:ins>
      <w:ins w:id="331" w:author="Juengerlab" w:date="2021-10-15T15:04:00Z">
        <w:r w:rsidR="00636F17">
          <w:t xml:space="preserve"> </w:t>
        </w:r>
      </w:ins>
      <w:ins w:id="332" w:author="Juengerlab" w:date="2021-10-15T15:05:00Z">
        <w:r w:rsidR="00636F17">
          <w:t xml:space="preserve">genomic effects in these two </w:t>
        </w:r>
      </w:ins>
      <w:ins w:id="333" w:author="Juengerlab" w:date="2021-10-15T15:22:00Z">
        <w:r>
          <w:t xml:space="preserve">independent </w:t>
        </w:r>
      </w:ins>
      <w:ins w:id="334" w:author="Juengerlab" w:date="2021-10-15T15:05:00Z">
        <w:r w:rsidR="00636F17">
          <w:t>mapping populations</w:t>
        </w:r>
      </w:ins>
      <w:ins w:id="335" w:author="Juengerlab" w:date="2021-10-15T15:44:00Z">
        <w:r w:rsidR="00107634">
          <w:t xml:space="preserve"> were similar</w:t>
        </w:r>
      </w:ins>
      <w:ins w:id="336" w:author="Juengerlab" w:date="2021-10-15T15:05:00Z">
        <w:r w:rsidR="00636F17">
          <w:t>, then</w:t>
        </w:r>
      </w:ins>
      <w:ins w:id="337" w:author="Juengerlab" w:date="2021-10-15T15:18:00Z">
        <w:r>
          <w:t xml:space="preserve"> we expected little </w:t>
        </w:r>
        <w:proofErr w:type="spellStart"/>
        <w:r>
          <w:t>GxE</w:t>
        </w:r>
        <w:proofErr w:type="spellEnd"/>
        <w:r>
          <w:t xml:space="preserve"> </w:t>
        </w:r>
      </w:ins>
      <w:ins w:id="338" w:author="Juengerlab" w:date="2021-10-15T15:22:00Z">
        <w:r>
          <w:t xml:space="preserve">for panicle traits </w:t>
        </w:r>
      </w:ins>
      <w:ins w:id="339" w:author="Juengerlab" w:date="2021-10-15T15:18:00Z">
        <w:r>
          <w:t>at these three field sites. Indeed, only</w:t>
        </w:r>
      </w:ins>
      <w:ins w:id="340" w:author="Juengerlab" w:date="2021-10-15T15:09:00Z">
        <w:r w:rsidR="00636F17">
          <w:t xml:space="preserve"> three </w:t>
        </w:r>
      </w:ins>
      <w:ins w:id="341" w:author="Juengerlab" w:date="2021-10-15T15:14:00Z">
        <w:r>
          <w:t>(16.6%) of</w:t>
        </w:r>
      </w:ins>
      <w:ins w:id="342" w:author="Juengerlab" w:date="2021-10-15T15:18:00Z">
        <w:r>
          <w:t xml:space="preserve"> the 18</w:t>
        </w:r>
      </w:ins>
      <w:ins w:id="343" w:author="Juengerlab" w:date="2021-10-15T15:14:00Z">
        <w:r>
          <w:t xml:space="preserve"> </w:t>
        </w:r>
      </w:ins>
      <w:ins w:id="344" w:author="Juengerlab" w:date="2021-10-15T15:09:00Z">
        <w:r w:rsidR="00636F17">
          <w:t xml:space="preserve">QTL regions showed </w:t>
        </w:r>
      </w:ins>
      <w:ins w:id="345" w:author="Juengerlab" w:date="2021-10-15T15:10:00Z">
        <w:r w:rsidR="00636F17">
          <w:t xml:space="preserve">QTL x E and non-overlapping QTL effects at these three </w:t>
        </w:r>
      </w:ins>
      <w:ins w:id="346" w:author="Juengerlab" w:date="2021-10-15T15:14:00Z">
        <w:r>
          <w:t xml:space="preserve">field </w:t>
        </w:r>
      </w:ins>
      <w:ins w:id="347" w:author="Juengerlab" w:date="2021-10-15T15:10:00Z">
        <w:r w:rsidR="00636F17">
          <w:t>sites:</w:t>
        </w:r>
      </w:ins>
      <w:ins w:id="348" w:author="Juengerlab" w:date="2021-10-15T15:05:00Z">
        <w:r w:rsidR="00636F17">
          <w:t xml:space="preserve"> </w:t>
        </w:r>
      </w:ins>
      <w:ins w:id="349" w:author="Juengerlab" w:date="2021-10-15T15:07:00Z">
        <w:r w:rsidR="00636F17">
          <w:fldChar w:fldCharType="begin"/>
        </w:r>
        <w:r w:rsidR="00636F17">
          <w:instrText xml:space="preserve"> HYPERLINK "mailto:</w:instrText>
        </w:r>
      </w:ins>
      <w:ins w:id="350" w:author="Juengerlab" w:date="2021-10-15T15:06:00Z">
        <w:r w:rsidR="00636F17">
          <w:instrText>5K@14.06</w:instrText>
        </w:r>
      </w:ins>
      <w:ins w:id="351" w:author="Juengerlab" w:date="2021-10-15T15:07:00Z">
        <w:r w:rsidR="00636F17">
          <w:instrText xml:space="preserve">" </w:instrText>
        </w:r>
        <w:r w:rsidR="00636F17">
          <w:fldChar w:fldCharType="separate"/>
        </w:r>
      </w:ins>
      <w:ins w:id="352" w:author="Juengerlab" w:date="2021-10-15T15:06:00Z">
        <w:r w:rsidR="00636F17" w:rsidRPr="0033298A">
          <w:rPr>
            <w:rStyle w:val="Hyperlink"/>
          </w:rPr>
          <w:t>5K@14.06</w:t>
        </w:r>
      </w:ins>
      <w:ins w:id="353" w:author="Juengerlab" w:date="2021-10-15T15:07:00Z">
        <w:r w:rsidR="00636F17">
          <w:fldChar w:fldCharType="end"/>
        </w:r>
      </w:ins>
      <w:ins w:id="354" w:author="Juengerlab" w:date="2021-10-15T15:10:00Z">
        <w:r w:rsidR="00636F17">
          <w:t xml:space="preserve">, </w:t>
        </w:r>
        <w:r w:rsidR="00636F17">
          <w:fldChar w:fldCharType="begin"/>
        </w:r>
        <w:r w:rsidR="00636F17">
          <w:instrText xml:space="preserve"> HYPERLINK "mailto:7N@54.06" </w:instrText>
        </w:r>
        <w:r w:rsidR="00636F17">
          <w:fldChar w:fldCharType="separate"/>
        </w:r>
        <w:r w:rsidR="00636F17" w:rsidRPr="0033298A">
          <w:rPr>
            <w:rStyle w:val="Hyperlink"/>
          </w:rPr>
          <w:t>7N@54.06</w:t>
        </w:r>
        <w:r w:rsidR="00636F17">
          <w:fldChar w:fldCharType="end"/>
        </w:r>
        <w:r w:rsidR="00636F17">
          <w:t>, and</w:t>
        </w:r>
      </w:ins>
      <w:ins w:id="355" w:author="Juengerlab" w:date="2021-10-15T15:07:00Z">
        <w:r w:rsidR="00636F17">
          <w:t xml:space="preserve"> </w:t>
        </w:r>
      </w:ins>
      <w:ins w:id="356" w:author="Juengerlab" w:date="2021-10-15T15:08:00Z">
        <w:r w:rsidR="00636F17">
          <w:fldChar w:fldCharType="begin"/>
        </w:r>
        <w:r w:rsidR="00636F17">
          <w:instrText xml:space="preserve"> HYPERLINK "mailto:</w:instrText>
        </w:r>
      </w:ins>
      <w:ins w:id="357" w:author="Juengerlab" w:date="2021-10-15T15:07:00Z">
        <w:r w:rsidR="00636F17">
          <w:instrText>9K@51.96</w:instrText>
        </w:r>
      </w:ins>
      <w:ins w:id="358" w:author="Juengerlab" w:date="2021-10-15T15:08:00Z">
        <w:r w:rsidR="00636F17">
          <w:instrText xml:space="preserve">" </w:instrText>
        </w:r>
        <w:r w:rsidR="00636F17">
          <w:fldChar w:fldCharType="separate"/>
        </w:r>
      </w:ins>
      <w:ins w:id="359" w:author="Juengerlab" w:date="2021-10-15T15:07:00Z">
        <w:r w:rsidR="00636F17" w:rsidRPr="0033298A">
          <w:rPr>
            <w:rStyle w:val="Hyperlink"/>
          </w:rPr>
          <w:t>9K@51.96</w:t>
        </w:r>
      </w:ins>
      <w:ins w:id="360" w:author="Juengerlab" w:date="2021-10-15T15:08:00Z">
        <w:r w:rsidR="00636F17">
          <w:fldChar w:fldCharType="end"/>
        </w:r>
      </w:ins>
      <w:ins w:id="361" w:author="Juengerlab" w:date="2021-10-15T15:10:00Z">
        <w:r w:rsidR="00636F17">
          <w:t xml:space="preserve">. </w:t>
        </w:r>
      </w:ins>
      <w:ins w:id="362" w:author="Juengerlab" w:date="2021-10-15T15:18:00Z">
        <w:r>
          <w:t>In the diversity panel</w:t>
        </w:r>
      </w:ins>
      <w:ins w:id="363" w:author="Juengerlab" w:date="2021-10-15T15:12:00Z">
        <w:r w:rsidR="00636F17">
          <w:t xml:space="preserve">, we found </w:t>
        </w:r>
      </w:ins>
      <w:ins w:id="364" w:author="Juengerlab" w:date="2021-10-15T15:15:00Z">
        <w:r>
          <w:t xml:space="preserve">that most (99.9%) SNP effect patterns </w:t>
        </w:r>
      </w:ins>
      <w:ins w:id="365" w:author="Juengerlab" w:date="2021-10-15T15:22:00Z">
        <w:r>
          <w:t xml:space="preserve">had </w:t>
        </w:r>
        <w:r>
          <w:lastRenderedPageBreak/>
          <w:t>high posterior weights on correlation matrices</w:t>
        </w:r>
      </w:ins>
      <w:ins w:id="366" w:author="Juengerlab" w:date="2021-10-15T15:15:00Z">
        <w:r>
          <w:t xml:space="preserve"> of equal effects or no effects across all panicle traits and </w:t>
        </w:r>
      </w:ins>
      <w:ins w:id="367" w:author="Juengerlab" w:date="2021-10-15T15:16:00Z">
        <w:r>
          <w:t>field sites</w:t>
        </w:r>
      </w:ins>
      <w:ins w:id="368" w:author="Juengerlab" w:date="2021-10-15T15:23:00Z">
        <w:r>
          <w:t xml:space="preserve">, corresponding to patterns of consistent, stable effects with no </w:t>
        </w:r>
        <w:proofErr w:type="spellStart"/>
        <w:r>
          <w:t>GxE</w:t>
        </w:r>
        <w:proofErr w:type="spellEnd"/>
        <w:r>
          <w:t>, or patterns of non-significant effects</w:t>
        </w:r>
        <w:proofErr w:type="gramStart"/>
        <w:r>
          <w:t xml:space="preserve">. </w:t>
        </w:r>
        <w:proofErr w:type="gramEnd"/>
        <w:r>
          <w:t>In addition,</w:t>
        </w:r>
      </w:ins>
      <w:ins w:id="369" w:author="Juengerlab" w:date="2021-10-15T15:16:00Z">
        <w:r>
          <w:t xml:space="preserve"> most (76.1%) of SNPs had significant, similar effects across all panicle traits and field sites.</w:t>
        </w:r>
      </w:ins>
      <w:ins w:id="370" w:author="Juengerlab" w:date="2021-10-15T15:20:00Z">
        <w:r>
          <w:t xml:space="preserve"> Thus, we found stronger evidence for pleiotropic effects on panicle traits in the diversity panel than in the four-way, and weaker evidence for </w:t>
        </w:r>
      </w:ins>
      <w:ins w:id="371" w:author="Juengerlab" w:date="2021-10-15T16:27:00Z">
        <w:r w:rsidR="00264696">
          <w:t>effects with</w:t>
        </w:r>
      </w:ins>
      <w:bookmarkStart w:id="372" w:name="_GoBack"/>
      <w:bookmarkEnd w:id="372"/>
      <w:ins w:id="373" w:author="Juengerlab" w:date="2021-10-15T15:20:00Z">
        <w:r>
          <w:t xml:space="preserve"> </w:t>
        </w:r>
        <w:proofErr w:type="spellStart"/>
        <w:r>
          <w:t>GxE</w:t>
        </w:r>
        <w:proofErr w:type="spellEnd"/>
        <w:r>
          <w:t>.</w:t>
        </w:r>
      </w:ins>
    </w:p>
    <w:p w14:paraId="17A867C4" w14:textId="35F6C7E3" w:rsidR="00986D22" w:rsidRDefault="00BE1028">
      <w:pPr>
        <w:spacing w:after="0" w:line="480" w:lineRule="auto"/>
        <w:ind w:firstLine="720"/>
      </w:pPr>
      <w:commentRangeStart w:id="374"/>
      <w:r>
        <w:t>GWAS analyses on panicle morphology-related traits have been conducted in other crops</w:t>
      </w:r>
      <w:r w:rsidR="00D22C8C">
        <w:t xml:space="preserve"> like rice and sorghum,</w:t>
      </w:r>
      <w:r>
        <w:t xml:space="preserve"> </w:t>
      </w:r>
      <w:r w:rsidR="00D22C8C">
        <w:t xml:space="preserve">either in single environment or multiple environments (i.e., different locations, different growing seasons, and/or different managements) (Zhao et al., 2016; Thapa et al., 2021; Zhong et al., 2021; Wang et al., 2021). QTL identification in GWAS with multiple environments </w:t>
      </w:r>
      <w:r w:rsidR="005452AB">
        <w:t xml:space="preserve">or </w:t>
      </w:r>
      <w:proofErr w:type="spellStart"/>
      <w:r w:rsidR="005452AB">
        <w:t>GxE</w:t>
      </w:r>
      <w:proofErr w:type="spellEnd"/>
      <w:r w:rsidR="005452AB">
        <w:t xml:space="preserve"> of GWAS </w:t>
      </w:r>
      <w:r w:rsidR="00D22C8C">
        <w:t xml:space="preserve">often considers QTL detected in at least two environments as significant QTL, while not addressing much on the effects of QTL in different environments (TA, et al., 2018; Wang et al., 2021). For example, </w:t>
      </w:r>
      <w:r w:rsidR="005452AB">
        <w:t xml:space="preserve">Wang et al., (2021) considered the association to be strong when it reached the Bonferroni correction P-value in at least two environments while the sorghum was grown in 11 environments, followed by candidate genes search on the significant QTL identified. In our study, we used a more formal approach to </w:t>
      </w:r>
      <w:r w:rsidR="00753BB7">
        <w:t>quantify the effects across environments in the GWAS panel and search for the overlapping SNPs with genomic regions identified from the four-way.</w:t>
      </w:r>
      <w:ins w:id="375" w:author="Juengerlab" w:date="2021-10-15T15:45:00Z">
        <w:r w:rsidR="00107634">
          <w:t xml:space="preserve"> After univariate GW</w:t>
        </w:r>
      </w:ins>
      <w:ins w:id="376" w:author="Juengerlab" w:date="2021-10-15T15:46:00Z">
        <w:r w:rsidR="00107634">
          <w:t>AS, w</w:t>
        </w:r>
      </w:ins>
      <w:ins w:id="377" w:author="Juengerlab" w:date="2021-10-15T15:45:00Z">
        <w:r w:rsidR="00107634">
          <w:t>e re-estimated effects of SNPs on panicle traits</w:t>
        </w:r>
      </w:ins>
      <w:r w:rsidR="005452AB">
        <w:t xml:space="preserve"> </w:t>
      </w:r>
      <w:commentRangeEnd w:id="374"/>
      <w:r w:rsidR="00753BB7">
        <w:rPr>
          <w:rStyle w:val="CommentReference"/>
        </w:rPr>
        <w:commentReference w:id="374"/>
      </w:r>
      <w:ins w:id="378" w:author="Juengerlab" w:date="2021-10-15T15:46:00Z">
        <w:r w:rsidR="00107634">
          <w:t>while sharing information across all panicle traits and field sites using mash. Then, we conducted a permutation analysis to ask if significant SNP effects estimated using mash were enriched in QTL regions</w:t>
        </w:r>
      </w:ins>
      <w:ins w:id="379" w:author="Juengerlab" w:date="2021-10-15T15:47:00Z">
        <w:r w:rsidR="00107634">
          <w:t xml:space="preserve"> in the four-way, and if so, if the QTL regions were enriched more than random sets of genomic intervals. 10 QTL had significant </w:t>
        </w:r>
      </w:ins>
      <w:ins w:id="380" w:author="Juengerlab" w:date="2021-10-15T15:48:00Z">
        <w:r w:rsidR="00107634">
          <w:t>enrichments of significant SNPs from the diversity panel</w:t>
        </w:r>
      </w:ins>
      <w:ins w:id="381" w:author="Juengerlab" w:date="2021-10-15T16:02:00Z">
        <w:r w:rsidR="003B7CBC">
          <w:t xml:space="preserve"> (Table S4)</w:t>
        </w:r>
      </w:ins>
      <w:ins w:id="382" w:author="Juengerlab" w:date="2021-10-15T15:48:00Z">
        <w:r w:rsidR="00107634">
          <w:t>, more than</w:t>
        </w:r>
      </w:ins>
      <w:ins w:id="383" w:author="Juengerlab" w:date="2021-10-15T15:49:00Z">
        <w:r w:rsidR="00107634">
          <w:t xml:space="preserve"> 99.8% of random genomic intervals. In addition, we identified 6149 LD blocks within 20kb of 497 candidate genes i</w:t>
        </w:r>
      </w:ins>
      <w:ins w:id="384" w:author="Juengerlab" w:date="2021-10-15T15:50:00Z">
        <w:r w:rsidR="00107634">
          <w:t>n regions identified by both four-way and diversity panel mapping</w:t>
        </w:r>
      </w:ins>
      <w:ins w:id="385" w:author="Juengerlab" w:date="2021-10-15T16:02:00Z">
        <w:r w:rsidR="003B7CBC">
          <w:t xml:space="preserve"> (Table </w:t>
        </w:r>
      </w:ins>
      <w:ins w:id="386" w:author="Juengerlab" w:date="2021-10-15T16:03:00Z">
        <w:r w:rsidR="003B7CBC">
          <w:t>S3)</w:t>
        </w:r>
      </w:ins>
      <w:ins w:id="387" w:author="Juengerlab" w:date="2021-10-15T15:50:00Z">
        <w:r w:rsidR="00107634">
          <w:t xml:space="preserve">. </w:t>
        </w:r>
      </w:ins>
      <w:ins w:id="388" w:author="Birdy" w:date="2021-10-14T15:05:00Z">
        <w:del w:id="389" w:author="Juengerlab" w:date="2021-10-15T15:45:00Z">
          <w:r w:rsidR="00543DDB" w:rsidDel="00107634">
            <w:delText>XXXXXX</w:delText>
          </w:r>
        </w:del>
      </w:ins>
    </w:p>
    <w:p w14:paraId="04EF4913" w14:textId="3728D639" w:rsidR="00C97100" w:rsidRPr="005C3847" w:rsidRDefault="00CC3936">
      <w:pPr>
        <w:spacing w:after="0" w:line="480" w:lineRule="auto"/>
        <w:ind w:firstLine="720"/>
      </w:pPr>
      <w:commentRangeStart w:id="390"/>
      <w:r w:rsidRPr="00CC3936">
        <w:t xml:space="preserve"> </w:t>
      </w:r>
      <w:r w:rsidR="00753BB7">
        <w:t>Many candidate genes for p</w:t>
      </w:r>
      <w:r>
        <w:t xml:space="preserve">anicle traits </w:t>
      </w:r>
      <w:r w:rsidR="00753BB7">
        <w:t xml:space="preserve">have been reported </w:t>
      </w:r>
      <w:r>
        <w:t xml:space="preserve">in </w:t>
      </w:r>
      <w:r w:rsidR="00753BB7">
        <w:t xml:space="preserve">various </w:t>
      </w:r>
      <w:r>
        <w:t xml:space="preserve">crop plants and model systems </w:t>
      </w:r>
      <w:r>
        <w:fldChar w:fldCharType="begin"/>
      </w:r>
      <w:r>
        <w:instrText>ADDIN EN.CITE</w:instrText>
      </w:r>
      <w:r>
        <w:fldChar w:fldCharType="begin"/>
      </w:r>
      <w:r>
        <w:instrText>ADDIN EN.CITE.DATA</w:instrText>
      </w:r>
      <w:r>
        <w:fldChar w:fldCharType="end"/>
      </w:r>
      <w:r>
        <w:fldChar w:fldCharType="separate"/>
      </w:r>
      <w:r>
        <w:t>(Doust 2007; Doust et al. 2005; McSteen 2006; Miura et al. 2010; Vollbrecht et al. 2005</w:t>
      </w:r>
      <w:r w:rsidR="00753BB7">
        <w:t xml:space="preserve">; Wang </w:t>
      </w:r>
      <w:r w:rsidR="00753BB7">
        <w:lastRenderedPageBreak/>
        <w:t>et al., 2021</w:t>
      </w:r>
      <w:r>
        <w:t>)</w:t>
      </w:r>
      <w:r>
        <w:fldChar w:fldCharType="end"/>
      </w:r>
      <w:r>
        <w:t>.</w:t>
      </w:r>
      <w:r w:rsidR="005C3847">
        <w:t xml:space="preserve"> In our study, candidate gene </w:t>
      </w:r>
      <w:r w:rsidR="005C3847" w:rsidRPr="00282713">
        <w:rPr>
          <w:i/>
        </w:rPr>
        <w:t>Pavir.9NG141800</w:t>
      </w:r>
      <w:ins w:id="391" w:author="Juengerlab" w:date="2021-10-15T15:25:00Z">
        <w:r w:rsidR="006D70F9">
          <w:rPr>
            <w:i/>
          </w:rPr>
          <w:t>,</w:t>
        </w:r>
        <w:r w:rsidR="006D70F9" w:rsidRPr="006D70F9">
          <w:t xml:space="preserve"> </w:t>
        </w:r>
        <w:r w:rsidR="006D70F9">
          <w:t>a</w:t>
        </w:r>
        <w:r w:rsidR="006D70F9" w:rsidRPr="00C23ED9">
          <w:t xml:space="preserve"> homolog </w:t>
        </w:r>
        <w:r w:rsidR="006D70F9">
          <w:t>of the rice DELLA protein SLR1,</w:t>
        </w:r>
      </w:ins>
      <w:r w:rsidR="005C3847" w:rsidRPr="005C3847">
        <w:rPr>
          <w:i/>
        </w:rPr>
        <w:t xml:space="preserve"> </w:t>
      </w:r>
      <w:r w:rsidR="005C3847">
        <w:t xml:space="preserve">was found </w:t>
      </w:r>
      <w:r w:rsidR="005C3847" w:rsidRPr="00C23ED9">
        <w:t xml:space="preserve">on Chr9N </w:t>
      </w:r>
      <w:del w:id="392" w:author="Juengerlab" w:date="2021-10-15T15:25:00Z">
        <w:r w:rsidR="005C3847" w:rsidRPr="00C23ED9" w:rsidDel="006D70F9">
          <w:delText xml:space="preserve">for </w:delText>
        </w:r>
      </w:del>
      <w:ins w:id="393" w:author="Juengerlab" w:date="2021-10-15T15:25:00Z">
        <w:r w:rsidR="006D70F9">
          <w:t>for a QTL affecting</w:t>
        </w:r>
        <w:r w:rsidR="006D70F9" w:rsidRPr="00C23ED9">
          <w:t xml:space="preserve"> </w:t>
        </w:r>
      </w:ins>
      <w:r w:rsidR="005C3847" w:rsidRPr="00C23ED9">
        <w:t xml:space="preserve">both </w:t>
      </w:r>
      <w:r w:rsidR="005C3847">
        <w:t>panicle length and primary branching number</w:t>
      </w:r>
      <w:del w:id="394" w:author="Juengerlab" w:date="2021-10-15T15:25:00Z">
        <w:r w:rsidR="005C3847" w:rsidDel="006D70F9">
          <w:delText xml:space="preserve"> as a</w:delText>
        </w:r>
        <w:r w:rsidR="005C3847" w:rsidRPr="00C23ED9" w:rsidDel="006D70F9">
          <w:delText xml:space="preserve"> homolog </w:delText>
        </w:r>
        <w:r w:rsidR="005C3847" w:rsidDel="006D70F9">
          <w:delText>of the rice DELLA protein SLR1</w:delText>
        </w:r>
      </w:del>
      <w:r w:rsidR="005C3847" w:rsidRPr="00C23ED9">
        <w:t xml:space="preserve">. SLR1 </w:t>
      </w:r>
      <w:r w:rsidR="005C3847">
        <w:t xml:space="preserve">was shown to physically interact with the meristem identity </w:t>
      </w:r>
      <w:r w:rsidR="005C3847" w:rsidRPr="005C3847">
        <w:t xml:space="preserve">class I </w:t>
      </w:r>
      <w:r w:rsidR="005C3847" w:rsidRPr="00282713">
        <w:t>KNOTTED1-LIKE HOMEOBOX (KNOX) protein OSH1 to repress OSH1-mediated activation of downstream genes</w:t>
      </w:r>
      <w:r w:rsidR="005C3847" w:rsidRPr="005C3847">
        <w:t xml:space="preserve"> </w:t>
      </w:r>
      <w:r w:rsidR="005C3847">
        <w:t xml:space="preserve">that are </w:t>
      </w:r>
      <w:r w:rsidR="005C3847" w:rsidRPr="00282713">
        <w:t>related to panicle development, providing a mechanistic link between gibberellin and panicle architecture morphogenesis</w:t>
      </w:r>
      <w:r w:rsidR="005C3847">
        <w:t xml:space="preserve"> (Su et al., 2021)</w:t>
      </w:r>
      <w:r w:rsidR="005C3847" w:rsidRPr="00282713">
        <w:t>.</w:t>
      </w:r>
      <w:r w:rsidR="005C3847">
        <w:t xml:space="preserve"> The </w:t>
      </w:r>
      <w:del w:id="395" w:author="Juengerlab" w:date="2021-10-15T15:25:00Z">
        <w:r w:rsidR="005C3847" w:rsidDel="006D70F9">
          <w:delText xml:space="preserve">other </w:delText>
        </w:r>
      </w:del>
      <w:r w:rsidR="005C3847">
        <w:t>candidate gene</w:t>
      </w:r>
      <w:r w:rsidR="005C3847" w:rsidRPr="00C23ED9">
        <w:t xml:space="preserve"> Pavir.5NG191200</w:t>
      </w:r>
      <w:r w:rsidR="005C3847">
        <w:t xml:space="preserve">, a </w:t>
      </w:r>
      <w:r w:rsidR="005C3847" w:rsidRPr="00C23ED9">
        <w:t xml:space="preserve">homolog of rice </w:t>
      </w:r>
      <w:proofErr w:type="spellStart"/>
      <w:r w:rsidR="005C3847">
        <w:t>Dof</w:t>
      </w:r>
      <w:proofErr w:type="spellEnd"/>
      <w:r w:rsidR="005C3847">
        <w:t xml:space="preserve"> (DNA binding with one finger) transcription factor</w:t>
      </w:r>
      <w:r w:rsidR="005C3847" w:rsidRPr="00C23ED9">
        <w:t xml:space="preserve">, </w:t>
      </w:r>
      <w:del w:id="396" w:author="Juengerlab" w:date="2021-10-15T15:25:00Z">
        <w:r w:rsidR="005C3847" w:rsidRPr="00C23ED9" w:rsidDel="006D70F9">
          <w:delText xml:space="preserve">were </w:delText>
        </w:r>
      </w:del>
      <w:ins w:id="397" w:author="Juengerlab" w:date="2021-10-15T15:25:00Z">
        <w:r w:rsidR="006D70F9">
          <w:t>was</w:t>
        </w:r>
        <w:r w:rsidR="006D70F9" w:rsidRPr="00C23ED9">
          <w:t xml:space="preserve"> </w:t>
        </w:r>
      </w:ins>
      <w:r w:rsidR="005C3847" w:rsidRPr="00C23ED9">
        <w:t xml:space="preserve">found on Chr05N. </w:t>
      </w:r>
      <w:r w:rsidR="00282713">
        <w:t xml:space="preserve">Wu et al. (2015) found that </w:t>
      </w:r>
      <w:r w:rsidR="005C3847" w:rsidRPr="00282713">
        <w:t>overexpressing </w:t>
      </w:r>
      <w:r w:rsidR="005C3847" w:rsidRPr="00282713">
        <w:rPr>
          <w:i/>
          <w:iCs/>
        </w:rPr>
        <w:t>OsDof12</w:t>
      </w:r>
      <w:r w:rsidR="005C3847" w:rsidRPr="00282713">
        <w:t> </w:t>
      </w:r>
      <w:del w:id="398" w:author="Juengerlab" w:date="2021-10-15T15:26:00Z">
        <w:r w:rsidR="005C3847" w:rsidRPr="00282713" w:rsidDel="006D70F9">
          <w:delText>could lead to</w:delText>
        </w:r>
      </w:del>
      <w:ins w:id="399" w:author="Juengerlab" w:date="2021-10-15T15:26:00Z">
        <w:r w:rsidR="006D70F9">
          <w:t>led to</w:t>
        </w:r>
      </w:ins>
      <w:r w:rsidR="005C3847" w:rsidRPr="00282713">
        <w:t xml:space="preserve"> smaller panicle</w:t>
      </w:r>
      <w:ins w:id="400" w:author="Juengerlab" w:date="2021-10-15T15:26:00Z">
        <w:r w:rsidR="006D70F9">
          <w:t>s</w:t>
        </w:r>
      </w:ins>
      <w:r w:rsidR="005C3847" w:rsidRPr="00282713">
        <w:t xml:space="preserve"> </w:t>
      </w:r>
      <w:del w:id="401" w:author="Juengerlab" w:date="2021-10-15T15:26:00Z">
        <w:r w:rsidR="005C3847" w:rsidRPr="00282713" w:rsidDel="006D70F9">
          <w:delText xml:space="preserve">resulted </w:delText>
        </w:r>
      </w:del>
      <w:del w:id="402" w:author="Juengerlab" w:date="2021-10-15T15:25:00Z">
        <w:r w:rsidR="005C3847" w:rsidRPr="00282713" w:rsidDel="006D70F9">
          <w:delText xml:space="preserve">from </w:delText>
        </w:r>
      </w:del>
      <w:ins w:id="403" w:author="Juengerlab" w:date="2021-10-15T15:25:00Z">
        <w:r w:rsidR="006D70F9">
          <w:t>by decreasing</w:t>
        </w:r>
      </w:ins>
      <w:del w:id="404" w:author="Juengerlab" w:date="2021-10-15T15:26:00Z">
        <w:r w:rsidR="005C3847" w:rsidRPr="00282713" w:rsidDel="006D70F9">
          <w:delText>decreased</w:delText>
        </w:r>
      </w:del>
      <w:r w:rsidR="005C3847" w:rsidRPr="00282713">
        <w:t xml:space="preserve"> primary and secondary branch</w:t>
      </w:r>
      <w:del w:id="405" w:author="Juengerlab" w:date="2021-10-15T15:26:00Z">
        <w:r w:rsidR="005C3847" w:rsidRPr="00282713" w:rsidDel="006D70F9">
          <w:delText>es</w:delText>
        </w:r>
      </w:del>
      <w:r w:rsidR="005C3847" w:rsidRPr="00282713">
        <w:t xml:space="preserve"> number</w:t>
      </w:r>
      <w:ins w:id="406" w:author="Juengerlab" w:date="2021-10-15T15:26:00Z">
        <w:r w:rsidR="006D70F9">
          <w:t>s</w:t>
        </w:r>
      </w:ins>
      <w:r w:rsidR="00282713">
        <w:t xml:space="preserve">. They further performed the </w:t>
      </w:r>
      <w:proofErr w:type="spellStart"/>
      <w:r w:rsidR="00282713" w:rsidRPr="00282713">
        <w:t>Brassinosteroid</w:t>
      </w:r>
      <w:proofErr w:type="spellEnd"/>
      <w:r w:rsidR="00282713" w:rsidRPr="00282713">
        <w:t xml:space="preserve"> (BR)-responsive tests and found that overexpression of </w:t>
      </w:r>
      <w:r w:rsidR="00282713" w:rsidRPr="00282713">
        <w:rPr>
          <w:i/>
          <w:iCs/>
        </w:rPr>
        <w:t>OsDof12</w:t>
      </w:r>
      <w:r w:rsidR="00282713" w:rsidRPr="00282713">
        <w:t xml:space="preserve"> could also result in BR hyposensitivity, suggesting that </w:t>
      </w:r>
      <w:r w:rsidR="005C3847" w:rsidRPr="00282713">
        <w:rPr>
          <w:i/>
        </w:rPr>
        <w:t>OsDof12</w:t>
      </w:r>
      <w:r w:rsidR="005C3847" w:rsidRPr="00282713">
        <w:t> is involved in rice plant architecture formatio</w:t>
      </w:r>
      <w:r w:rsidR="00282713">
        <w:t xml:space="preserve">n by suppressing BR signaling. </w:t>
      </w:r>
      <w:del w:id="407" w:author="Juengerlab" w:date="2021-10-15T15:26:00Z">
        <w:r w:rsidR="00282713" w:rsidDel="006D70F9">
          <w:delText>Taken together, these</w:delText>
        </w:r>
      </w:del>
      <w:ins w:id="408" w:author="Juengerlab" w:date="2021-10-15T15:26:00Z">
        <w:r w:rsidR="006D70F9">
          <w:t>These</w:t>
        </w:r>
      </w:ins>
      <w:r w:rsidR="00282713">
        <w:t xml:space="preserve"> candidate genes </w:t>
      </w:r>
      <w:del w:id="409" w:author="Juengerlab" w:date="2021-10-15T15:26:00Z">
        <w:r w:rsidR="00282713" w:rsidDel="006D70F9">
          <w:delText xml:space="preserve">in switchgrass </w:delText>
        </w:r>
      </w:del>
      <w:r w:rsidR="00282713" w:rsidRPr="00282713">
        <w:t xml:space="preserve">might be </w:t>
      </w:r>
      <w:ins w:id="410" w:author="Juengerlab" w:date="2021-10-15T15:27:00Z">
        <w:r w:rsidR="006D70F9">
          <w:t xml:space="preserve">targets </w:t>
        </w:r>
      </w:ins>
      <w:del w:id="411" w:author="Juengerlab" w:date="2021-10-15T15:27:00Z">
        <w:r w:rsidR="00282713" w:rsidRPr="00282713" w:rsidDel="006D70F9">
          <w:delText>used as a new potential genetic regulator</w:delText>
        </w:r>
        <w:r w:rsidR="00282713" w:rsidDel="006D70F9">
          <w:delText>s</w:delText>
        </w:r>
        <w:r w:rsidR="00282713" w:rsidRPr="00282713" w:rsidDel="006D70F9">
          <w:delText xml:space="preserve"> </w:delText>
        </w:r>
      </w:del>
      <w:r w:rsidR="00282713" w:rsidRPr="00282713">
        <w:t xml:space="preserve">for future </w:t>
      </w:r>
      <w:r w:rsidR="00282713">
        <w:t xml:space="preserve">switchgrass </w:t>
      </w:r>
      <w:r w:rsidR="00282713" w:rsidRPr="00282713">
        <w:t xml:space="preserve">molecular </w:t>
      </w:r>
      <w:r w:rsidR="00282713">
        <w:t xml:space="preserve">research and </w:t>
      </w:r>
      <w:r w:rsidR="00282713" w:rsidRPr="00282713">
        <w:t>breeding</w:t>
      </w:r>
      <w:ins w:id="412" w:author="Juengerlab" w:date="2021-10-15T15:27:00Z">
        <w:r w:rsidR="006D70F9">
          <w:t xml:space="preserve"> for panicle architecture</w:t>
        </w:r>
      </w:ins>
      <w:r w:rsidR="00282713" w:rsidRPr="00282713">
        <w:t>.</w:t>
      </w:r>
      <w:commentRangeEnd w:id="390"/>
      <w:r w:rsidR="00543DDB">
        <w:rPr>
          <w:rStyle w:val="CommentReference"/>
        </w:rPr>
        <w:commentReference w:id="390"/>
      </w:r>
    </w:p>
    <w:p w14:paraId="1C963B4A" w14:textId="354BDDE9" w:rsidR="00C97100" w:rsidRDefault="00850C5C">
      <w:pPr>
        <w:spacing w:after="0" w:line="480" w:lineRule="auto"/>
        <w:ind w:firstLine="720"/>
      </w:pP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end"/>
      </w:r>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end"/>
      </w:r>
      <w:bookmarkStart w:id="413" w:name="_Hlk60858050"/>
      <w:bookmarkEnd w:id="413"/>
      <w:r>
        <w:t xml:space="preserve">In summary, our results suggest that variation of panicle traits in switchgrass is </w:t>
      </w:r>
      <w:ins w:id="414" w:author="Juengerlab" w:date="2021-10-15T15:50:00Z">
        <w:r w:rsidR="00107634">
          <w:t xml:space="preserve">predominantly </w:t>
        </w:r>
      </w:ins>
      <w:r>
        <w:t xml:space="preserve">due to </w:t>
      </w:r>
      <w:del w:id="415" w:author="Juengerlab" w:date="2021-10-15T15:50:00Z">
        <w:r w:rsidDel="00107634">
          <w:delText>a combination of QTL and the environment</w:delText>
        </w:r>
      </w:del>
      <w:ins w:id="416" w:author="Juengerlab" w:date="2021-10-15T15:50:00Z">
        <w:r w:rsidR="00107634">
          <w:t xml:space="preserve">stable, consistent QTL that do not display </w:t>
        </w:r>
        <w:proofErr w:type="spellStart"/>
        <w:r w:rsidR="00107634">
          <w:t>GxE</w:t>
        </w:r>
      </w:ins>
      <w:proofErr w:type="spellEnd"/>
      <w:r>
        <w:t xml:space="preserve">, with </w:t>
      </w:r>
      <w:ins w:id="417" w:author="Juengerlab" w:date="2021-10-15T15:50:00Z">
        <w:r w:rsidR="00107634">
          <w:t xml:space="preserve">a minority of </w:t>
        </w:r>
      </w:ins>
      <w:r>
        <w:t>QTL displaying different effects across geographic regions. Future work focusing on</w:t>
      </w:r>
      <w:ins w:id="418" w:author="Juengerlab" w:date="2021-10-15T15:52:00Z">
        <w:r w:rsidR="00107634">
          <w:t xml:space="preserve"> the few QTL with </w:t>
        </w:r>
        <w:proofErr w:type="spellStart"/>
        <w:r w:rsidR="00107634">
          <w:t>GxE</w:t>
        </w:r>
        <w:proofErr w:type="spellEnd"/>
        <w:r w:rsidR="00107634">
          <w:t xml:space="preserve"> could identify</w:t>
        </w:r>
      </w:ins>
      <w:del w:id="419" w:author="Juengerlab" w:date="2021-10-15T15:52:00Z">
        <w:r w:rsidDel="00107634">
          <w:delText xml:space="preserve"> identifying</w:delText>
        </w:r>
      </w:del>
      <w:r>
        <w:t xml:space="preserve"> </w:t>
      </w:r>
      <w:del w:id="420" w:author="Juengerlab" w:date="2021-10-15T15:52:00Z">
        <w:r w:rsidDel="00107634">
          <w:delText xml:space="preserve">the </w:delText>
        </w:r>
      </w:del>
      <w:ins w:id="421" w:author="Juengerlab" w:date="2021-10-15T15:52:00Z">
        <w:r w:rsidR="00107634">
          <w:t xml:space="preserve">rarer </w:t>
        </w:r>
      </w:ins>
      <w:r>
        <w:t>driver</w:t>
      </w:r>
      <w:ins w:id="422" w:author="Juengerlab" w:date="2021-10-15T15:52:00Z">
        <w:r w:rsidR="00107634">
          <w:t>s</w:t>
        </w:r>
      </w:ins>
      <w:r>
        <w:t xml:space="preserve"> of QTL by environment interactions </w:t>
      </w:r>
      <w:ins w:id="423" w:author="Juengerlab" w:date="2021-10-15T15:52:00Z">
        <w:r w:rsidR="00107634">
          <w:t xml:space="preserve">in panicle traits, </w:t>
        </w:r>
      </w:ins>
      <w:del w:id="424" w:author="Juengerlab" w:date="2021-10-15T15:52:00Z">
        <w:r w:rsidDel="00107634">
          <w:delText xml:space="preserve">and understanding the mechanisms underlying them </w:delText>
        </w:r>
        <w:r w:rsidR="00282713" w:rsidDel="00107634">
          <w:delText>could</w:delText>
        </w:r>
      </w:del>
      <w:ins w:id="425" w:author="Juengerlab" w:date="2021-10-15T15:52:00Z">
        <w:r w:rsidR="00107634">
          <w:t>to</w:t>
        </w:r>
      </w:ins>
      <w:r w:rsidR="00282713">
        <w:t xml:space="preserve"> help </w:t>
      </w:r>
      <w:r>
        <w:t xml:space="preserve">facilitate the selection of suitable genotypes of switchgrass for specific environments. </w:t>
      </w:r>
      <w:bookmarkStart w:id="426" w:name="_Hlk60858599"/>
      <w:bookmarkEnd w:id="426"/>
      <w:r w:rsidR="00282713">
        <w:t>Molecular research on candidate genes could provide insights to the pathways and mechanisms in panicle development in switchgrass.</w:t>
      </w:r>
    </w:p>
    <w:p w14:paraId="4A6D4B6A" w14:textId="77777777" w:rsidR="00C97100" w:rsidRDefault="00850C5C">
      <w:pPr>
        <w:spacing w:after="0" w:line="480" w:lineRule="auto"/>
        <w:rPr>
          <w:b/>
          <w:sz w:val="28"/>
          <w:szCs w:val="28"/>
        </w:rPr>
      </w:pPr>
      <w:commentRangeStart w:id="427"/>
      <w:r>
        <w:rPr>
          <w:b/>
          <w:sz w:val="28"/>
          <w:szCs w:val="28"/>
        </w:rPr>
        <w:t>Supplemental Files</w:t>
      </w:r>
    </w:p>
    <w:p w14:paraId="5DF310ED" w14:textId="60DCE84B" w:rsidR="00C97100" w:rsidRDefault="00850C5C">
      <w:pPr>
        <w:spacing w:after="0" w:line="480" w:lineRule="auto"/>
      </w:pPr>
      <w:r>
        <w:t>The phenotyping data (panicle length, PL; primary branching number, PBN; and secondary branching number, SBN) for genotypes at each of the 10 field sites (Table S1),</w:t>
      </w:r>
      <w:ins w:id="428" w:author="Juengerlab" w:date="2021-10-15T16:03:00Z">
        <w:r w:rsidR="003B7CBC">
          <w:t xml:space="preserve"> the GWAS parameters (Table S2), </w:t>
        </w:r>
      </w:ins>
      <w:r>
        <w:t xml:space="preserve"> </w:t>
      </w:r>
      <w:del w:id="429" w:author="Juengerlab" w:date="2021-10-15T16:03:00Z">
        <w:r w:rsidDel="003B7CBC">
          <w:delText xml:space="preserve">and </w:delText>
        </w:r>
      </w:del>
      <w:r>
        <w:t>the candidate gene lists (Table S</w:t>
      </w:r>
      <w:ins w:id="430" w:author="Juengerlab" w:date="2021-10-15T16:03:00Z">
        <w:r w:rsidR="003B7CBC">
          <w:t xml:space="preserve">3), and </w:t>
        </w:r>
      </w:ins>
      <w:del w:id="431" w:author="Juengerlab" w:date="2021-10-15T16:03:00Z">
        <w:r w:rsidDel="003B7CBC">
          <w:delText>2)</w:delText>
        </w:r>
      </w:del>
      <w:proofErr w:type="spellStart"/>
      <w:ins w:id="432" w:author="Juengerlab" w:date="2021-10-15T16:03:00Z">
        <w:r w:rsidR="003B7CBC">
          <w:t>the</w:t>
        </w:r>
        <w:proofErr w:type="spellEnd"/>
        <w:r w:rsidR="003B7CBC">
          <w:t xml:space="preserve"> enrichment test results for </w:t>
        </w:r>
      </w:ins>
      <w:ins w:id="433" w:author="Juengerlab" w:date="2021-10-15T16:04:00Z">
        <w:r w:rsidR="003B7CBC">
          <w:t>diversity panel SNPs within the four-way QTL regions (Table S4)</w:t>
        </w:r>
      </w:ins>
      <w:r>
        <w:t xml:space="preserve"> are included in the supplemental excel f</w:t>
      </w:r>
      <w:commentRangeStart w:id="434"/>
      <w:r>
        <w:t xml:space="preserve">iles. </w:t>
      </w:r>
      <w:commentRangeEnd w:id="434"/>
      <w:r>
        <w:commentReference w:id="434"/>
      </w:r>
      <w:commentRangeEnd w:id="427"/>
      <w:r>
        <w:commentReference w:id="427"/>
      </w:r>
    </w:p>
    <w:p w14:paraId="50DD31C2" w14:textId="77777777" w:rsidR="00C97100" w:rsidRDefault="00850C5C">
      <w:pPr>
        <w:spacing w:after="0" w:line="480" w:lineRule="auto"/>
        <w:rPr>
          <w:b/>
          <w:sz w:val="28"/>
          <w:szCs w:val="28"/>
        </w:rPr>
      </w:pPr>
      <w:r>
        <w:rPr>
          <w:b/>
          <w:sz w:val="28"/>
          <w:szCs w:val="28"/>
        </w:rPr>
        <w:t>Acknowledgements</w:t>
      </w:r>
    </w:p>
    <w:p w14:paraId="50CABB43" w14:textId="5808B41B" w:rsidR="00C97100" w:rsidRDefault="00850C5C">
      <w:pPr>
        <w:spacing w:after="0" w:line="480" w:lineRule="auto"/>
        <w:sectPr w:rsidR="00C97100">
          <w:headerReference w:type="default" r:id="rId14"/>
          <w:footerReference w:type="default" r:id="rId15"/>
          <w:pgSz w:w="12240" w:h="15840"/>
          <w:pgMar w:top="1440" w:right="1440" w:bottom="1440" w:left="1440" w:header="720" w:footer="720" w:gutter="0"/>
          <w:lnNumType w:countBy="1" w:distance="283" w:restart="continuous"/>
          <w:cols w:space="720"/>
          <w:formProt w:val="0"/>
          <w:docGrid w:linePitch="360" w:charSpace="8192"/>
        </w:sectPr>
      </w:pPr>
      <w:r>
        <w:lastRenderedPageBreak/>
        <w:t xml:space="preserve">We thank the numerous field technicians, students, and postdocs who worked in the field helping out with data collection. Special thanks go to </w:t>
      </w:r>
      <w:r w:rsidR="00C23ED9">
        <w:t xml:space="preserve">the </w:t>
      </w:r>
      <w:proofErr w:type="spellStart"/>
      <w:r>
        <w:t>Juenger</w:t>
      </w:r>
      <w:proofErr w:type="spellEnd"/>
      <w:r>
        <w:t xml:space="preserve">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B669BA0" w14:textId="77777777" w:rsidR="00C97100" w:rsidRDefault="00850C5C">
      <w:pPr>
        <w:pStyle w:val="EndNoteBibliography"/>
        <w:spacing w:after="0"/>
        <w:ind w:left="720" w:hanging="720"/>
        <w:rPr>
          <w:b/>
        </w:rPr>
      </w:pPr>
      <w:r>
        <w:fldChar w:fldCharType="begin"/>
      </w:r>
      <w:r>
        <w:instrText>ADDIN EN.REFLIST</w:instrText>
      </w:r>
      <w:r>
        <w:fldChar w:fldCharType="separate"/>
      </w:r>
      <w:r>
        <w:t>Adriani DE, Dingkuhn M, Dardou A, Adam H, Luquet D, Lafarge T (2016) Rice panicle plasticity in Near Isogenic Lines carrying a QTL for larger panicle is genotype and environment dependent. Rice 9:28</w:t>
      </w:r>
    </w:p>
    <w:p w14:paraId="2A6D4775" w14:textId="77777777" w:rsidR="00C97100" w:rsidRDefault="00850C5C">
      <w:pPr>
        <w:pStyle w:val="EndNoteBibliography"/>
        <w:spacing w:after="0"/>
        <w:ind w:left="720" w:hanging="720"/>
        <w:rPr>
          <w:b/>
        </w:rPr>
      </w:pPr>
      <w:r>
        <w:t>Alexa A, Rahnenfuhrer J (2020) topGO: enrichment analysis for gene ontology</w:t>
      </w:r>
    </w:p>
    <w:p w14:paraId="3D5B1092" w14:textId="77777777" w:rsidR="00C97100" w:rsidRDefault="00850C5C">
      <w:pPr>
        <w:pStyle w:val="EndNoteBibliography"/>
        <w:spacing w:after="0"/>
        <w:ind w:left="720" w:hanging="720"/>
        <w:rPr>
          <w:b/>
        </w:rPr>
      </w:pPr>
      <w:r>
        <w:t>Armbruster WS, Pélabon C, Bolstad GH, Hansen TF (2014) Integrated phenotypes: understanding trait covariation in plants and animals. Philosophical Transactions of the Royal Society B: Biological Sciences 369:20130245</w:t>
      </w:r>
    </w:p>
    <w:p w14:paraId="69978C4D" w14:textId="77777777" w:rsidR="00C97100" w:rsidRDefault="00850C5C">
      <w:pPr>
        <w:pStyle w:val="EndNoteBibliography"/>
        <w:spacing w:after="0"/>
        <w:ind w:left="720" w:hanging="720"/>
        <w:rPr>
          <w:b/>
        </w:rPr>
      </w:pPr>
      <w:r>
        <w:t>Auge GA, Penfield S, Donohue K (2019) Pleiotropy in developmental regulation by flowering-pathway genes: is it an evolutionary constraint? New Phytologist 224:55-70</w:t>
      </w:r>
    </w:p>
    <w:p w14:paraId="75EE48F3" w14:textId="77777777" w:rsidR="00C97100" w:rsidRDefault="00850C5C">
      <w:pPr>
        <w:pStyle w:val="EndNoteBibliography"/>
        <w:spacing w:after="0"/>
        <w:ind w:left="720" w:hanging="720"/>
        <w:rPr>
          <w:b/>
        </w:rPr>
      </w:pPr>
      <w:r>
        <w:t>Azizi P, Rafii M, Maziah M, Abdullah S, Hanafi M, Latif M, Rashid A, Sahebi M (2015) Understanding the shoot apical meristem regulation: a study of the phytohormones, auxin and cytokinin, in rice. Mechanisms of development 135:1-15</w:t>
      </w:r>
    </w:p>
    <w:p w14:paraId="51719075" w14:textId="77777777" w:rsidR="00C97100" w:rsidRDefault="00850C5C">
      <w:pPr>
        <w:pStyle w:val="EndNoteBibliography"/>
        <w:spacing w:after="0"/>
        <w:ind w:left="720" w:hanging="720"/>
        <w:rPr>
          <w:b/>
        </w:rPr>
      </w:pPr>
      <w:r>
        <w:t>Bai X, Zhao H, Huang Y, Xie W, Han Z, Zhang B, Guo Z, Yang L, Dong H, Xue W, Li G, Hu G, Hu Y, Xing Y (2016) Genome-Wide Association Analysis Reveals Different Genetic Control in Panicle Architecture Between Indica and Japonica Rice. The Plant Genome 9</w:t>
      </w:r>
    </w:p>
    <w:p w14:paraId="0CBFADDA" w14:textId="77777777" w:rsidR="00C97100" w:rsidRDefault="00850C5C">
      <w:pPr>
        <w:pStyle w:val="EndNoteBibliography"/>
        <w:spacing w:after="0"/>
        <w:ind w:left="720" w:hanging="720"/>
        <w:rPr>
          <w:b/>
        </w:rPr>
      </w:pPr>
      <w:r>
        <w:t>Bommert P, Whipple C (2018) Grass inflorescence architecture and meristem determinacy. Seminars in Cell &amp; Developmental Biology 79:37-47</w:t>
      </w:r>
    </w:p>
    <w:p w14:paraId="307D3367" w14:textId="77777777" w:rsidR="00C97100" w:rsidRDefault="00850C5C">
      <w:pPr>
        <w:pStyle w:val="EndNoteBibliography"/>
        <w:spacing w:after="0"/>
        <w:ind w:left="720" w:hanging="720"/>
        <w:rPr>
          <w:b/>
        </w:rPr>
      </w:pPr>
      <w:r>
        <w:t>Boycheva I, Vassileva V, Iantcheva A (2014) Histone acetyltransferases in plant development and plasticity. Curr Genomics 15:28-37</w:t>
      </w:r>
    </w:p>
    <w:p w14:paraId="4E29BA87" w14:textId="77777777" w:rsidR="00C97100" w:rsidRDefault="00850C5C">
      <w:pPr>
        <w:pStyle w:val="EndNoteBibliography"/>
        <w:spacing w:after="0"/>
        <w:ind w:left="720" w:hanging="720"/>
        <w:rPr>
          <w:b/>
        </w:rPr>
      </w:pPr>
      <w:r>
        <w:t>Bragg J, Tomasi P, Zhang L, Williams T, Wood D, Lovell JT, Healey A, Schmutz J, Bonnette JE, Cheng P, Chanbusarakum L, Juenger T, Tobias CM (2020) Environmentally responsive QTL controlling surface wax load in switchgrass. Theoretical and Applied Genetics 133:3119-3137</w:t>
      </w:r>
    </w:p>
    <w:p w14:paraId="31E5AB27" w14:textId="77777777" w:rsidR="00C97100" w:rsidRDefault="00850C5C">
      <w:pPr>
        <w:pStyle w:val="EndNoteBibliography"/>
        <w:spacing w:after="0"/>
        <w:ind w:left="720" w:hanging="720"/>
        <w:rPr>
          <w:b/>
        </w:rPr>
      </w:pPr>
      <w:r>
        <w:t>Brown PJ, Klein PE, Bortiri E, Acharya CB, Rooney WL, Kresovich S (2006) Inheritance of inflorescence architecture in sorghum. Theoretical and Applied Genetics 113:931-942</w:t>
      </w:r>
    </w:p>
    <w:p w14:paraId="52E3D667" w14:textId="77777777" w:rsidR="00C97100" w:rsidRDefault="00850C5C">
      <w:pPr>
        <w:pStyle w:val="EndNoteBibliography"/>
        <w:spacing w:after="0"/>
        <w:ind w:left="720" w:hanging="720"/>
        <w:rPr>
          <w:b/>
        </w:rPr>
      </w:pPr>
      <w:r>
        <w:t>Caruso CM (2006) Plasticity of Inflorescence Traits in Lobelia siphilitica (Lobeliaceae) in Response to Soil Water Availability. American journal of botany 93:531-538</w:t>
      </w:r>
    </w:p>
    <w:p w14:paraId="09A50217" w14:textId="77777777" w:rsidR="00C97100" w:rsidRDefault="00850C5C">
      <w:pPr>
        <w:pStyle w:val="EndNoteBibliography"/>
        <w:spacing w:after="0"/>
        <w:ind w:left="720" w:hanging="720"/>
        <w:rPr>
          <w:b/>
        </w:rPr>
      </w:pPr>
      <w:r>
        <w:t>Casler MD (2007) Genetic Diversity, Plant Adaptation Regions, and Gene Pools for Switchgrass. Crop science v. 47:pp. 2261-2260-2007 v.2247 no.2266</w:t>
      </w:r>
    </w:p>
    <w:p w14:paraId="1A4DE993" w14:textId="77777777" w:rsidR="00C97100" w:rsidRDefault="00850C5C">
      <w:pPr>
        <w:pStyle w:val="EndNoteBibliography"/>
        <w:spacing w:after="0"/>
        <w:ind w:left="720" w:hanging="720"/>
        <w:rPr>
          <w:b/>
        </w:rPr>
      </w:pPr>
      <w:r>
        <w:t>Coen ES, Nugent JM (1994) Evolution of flowers and inflorescences. Development 1994:107</w:t>
      </w:r>
    </w:p>
    <w:p w14:paraId="3A066F3D" w14:textId="77777777" w:rsidR="00C97100" w:rsidRDefault="00850C5C">
      <w:pPr>
        <w:pStyle w:val="EndNoteBibliography"/>
        <w:spacing w:after="0"/>
        <w:ind w:left="720" w:hanging="720"/>
        <w:rPr>
          <w:b/>
        </w:rPr>
      </w:pPr>
      <w:r>
        <w:t>Covarrubias-Pazaran G (2016) Genome-assisted prediction of quantitative traits using the R package sommer. PLOS ONE 11:e0156744</w:t>
      </w:r>
    </w:p>
    <w:p w14:paraId="23E651E6" w14:textId="77777777" w:rsidR="00C97100" w:rsidRDefault="00850C5C">
      <w:pPr>
        <w:pStyle w:val="EndNoteBibliography"/>
        <w:spacing w:after="0"/>
        <w:ind w:left="720" w:hanging="720"/>
        <w:rPr>
          <w:b/>
        </w:rPr>
      </w:pPr>
      <w:r>
        <w:t>Crossa J, Pérez P, Hickey J, Burgueño J, Ornella L, Cerón-Rojas J, Zhang X, Dreisigacker S, Babu R, Li Y, Bonnett D, Mathews K (2014) Genomic prediction in CIMMYT maize and wheat breeding programs. Heredity (Edinb) 112:48-60</w:t>
      </w:r>
    </w:p>
    <w:p w14:paraId="55E0BD1E" w14:textId="77777777" w:rsidR="00C97100" w:rsidRDefault="00850C5C">
      <w:pPr>
        <w:pStyle w:val="EndNoteBibliography"/>
        <w:spacing w:after="0"/>
        <w:ind w:left="720" w:hanging="720"/>
        <w:rPr>
          <w:b/>
        </w:rPr>
      </w:pPr>
      <w:r>
        <w:t>Crowell S, Korniliev P, Falcão A, Ismail A, Gregorio G, Mezey J, McCouch S (2016) Genome-wide association and high-resolution phenotyping link Oryza sativa panicle traits to numerous trait-specific QTL clusters. Nature Communications 7:10527</w:t>
      </w:r>
    </w:p>
    <w:p w14:paraId="29C41C90" w14:textId="77777777" w:rsidR="00C97100" w:rsidRDefault="00850C5C">
      <w:pPr>
        <w:pStyle w:val="EndNoteBibliography"/>
        <w:spacing w:after="0"/>
        <w:ind w:left="720" w:hanging="720"/>
        <w:rPr>
          <w:b/>
        </w:rPr>
      </w:pPr>
      <w:r>
        <w:t>Das MK, Taliaferro CM (2009) Genetic variability and interrelationships of seed yield and yield components in switchgrass. Euphytica 167:95-105</w:t>
      </w:r>
    </w:p>
    <w:p w14:paraId="63889308" w14:textId="77777777" w:rsidR="00C97100" w:rsidRDefault="00850C5C">
      <w:pPr>
        <w:pStyle w:val="EndNoteBibliography"/>
        <w:spacing w:after="0"/>
        <w:ind w:left="720" w:hanging="720"/>
        <w:rPr>
          <w:b/>
        </w:rPr>
      </w:pPr>
      <w:r>
        <w:t>Deng W, Liu C, Pei Y, Deng X, Niu L, Cao X (2007) Involvement of the Histone Acetyltransferase AtHAC1 in the Regulation of Flowering Time via Repression of &amp;lt;em&amp;gt;FLOWERING LOCUS C&amp;lt;/em&amp;gt; in Arabidopsis. Plant Physiology 143:1660</w:t>
      </w:r>
    </w:p>
    <w:p w14:paraId="097D8821" w14:textId="77777777" w:rsidR="00C97100" w:rsidRDefault="00850C5C">
      <w:pPr>
        <w:pStyle w:val="EndNoteBibliography"/>
        <w:spacing w:after="0"/>
        <w:ind w:left="720" w:hanging="720"/>
        <w:rPr>
          <w:b/>
        </w:rPr>
      </w:pPr>
      <w:r>
        <w:t>Des Marais DL, Hernandez KM, Juenger TE (2013) Genotype-by-environment interaction and plasticity: exploring genomic responses of plants to the abiotic environment. Annual Review of Ecology, Evolution, and Systematics 44:5-29</w:t>
      </w:r>
    </w:p>
    <w:p w14:paraId="2FDC14E2" w14:textId="77777777" w:rsidR="00C97100" w:rsidRDefault="00850C5C">
      <w:pPr>
        <w:pStyle w:val="EndNoteBibliography"/>
        <w:spacing w:after="0"/>
        <w:ind w:left="720" w:hanging="720"/>
        <w:rPr>
          <w:b/>
        </w:rPr>
      </w:pPr>
      <w:r>
        <w:lastRenderedPageBreak/>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Default="00850C5C">
      <w:pPr>
        <w:pStyle w:val="EndNoteBibliography"/>
        <w:spacing w:after="0"/>
        <w:ind w:left="720" w:hanging="720"/>
        <w:rPr>
          <w:b/>
        </w:rPr>
      </w:pPr>
      <w:r>
        <w:t>Doust A (2007) Architectural evolution and its implications for domestication in grasses. Ann Bot 100:941-950</w:t>
      </w:r>
    </w:p>
    <w:p w14:paraId="638FED7B" w14:textId="77777777" w:rsidR="00C97100" w:rsidRDefault="00850C5C">
      <w:pPr>
        <w:pStyle w:val="EndNoteBibliography"/>
        <w:spacing w:after="0"/>
        <w:ind w:left="720" w:hanging="720"/>
        <w:rPr>
          <w:b/>
        </w:rPr>
      </w:pPr>
      <w:r>
        <w:t>Doust AN, Devos KM, Gadberry MD, Gale MD, Kellogg EA (2005) The Genetic Basis for Inflorescence Variation Between Foxtail and Green Millet (Poaceae). Genetics 169:1659</w:t>
      </w:r>
    </w:p>
    <w:p w14:paraId="23967B00" w14:textId="77777777" w:rsidR="00C97100" w:rsidRDefault="00850C5C">
      <w:pPr>
        <w:pStyle w:val="EndNoteBibliography"/>
        <w:spacing w:after="0"/>
        <w:ind w:left="720" w:hanging="720"/>
        <w:rPr>
          <w:b/>
        </w:rPr>
      </w:pPr>
      <w: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Default="00850C5C">
      <w:pPr>
        <w:pStyle w:val="EndNoteBibliography"/>
        <w:spacing w:after="0"/>
        <w:ind w:left="720" w:hanging="720"/>
        <w:rPr>
          <w:b/>
        </w:rPr>
      </w:pPr>
      <w:r>
        <w:t>El-Soda M, Malosetti M, Zwaan BJ, Koornneef M, Aarts MGM (2014) Genotype × environment interaction QTL mapping in plants: lessons from Arabidopsis. Trends in Plant Science 19:390-398</w:t>
      </w:r>
    </w:p>
    <w:p w14:paraId="2365AFEA" w14:textId="77777777" w:rsidR="00C97100" w:rsidRDefault="00850C5C">
      <w:pPr>
        <w:pStyle w:val="EndNoteBibliography"/>
        <w:spacing w:after="0"/>
        <w:ind w:left="720" w:hanging="720"/>
        <w:rPr>
          <w:b/>
        </w:rPr>
      </w:pPr>
      <w:r>
        <w:t>Endo-Higashi N, Izawa T (2011) Flowering time genes Heading date 1 and Early heading date 1 together control panicle development in rice. Plant Cell Physiol 52:1083-1094</w:t>
      </w:r>
    </w:p>
    <w:p w14:paraId="0F1A5829" w14:textId="77777777" w:rsidR="00C97100" w:rsidRDefault="00850C5C">
      <w:pPr>
        <w:pStyle w:val="EndNoteBibliography"/>
        <w:spacing w:after="0"/>
        <w:ind w:left="720" w:hanging="720"/>
        <w:rPr>
          <w:b/>
        </w:rPr>
      </w:pPr>
      <w:r>
        <w:t>Friedman J, Harder LD (2004) Inflorescence architecture and wind pollination in six grass species. Functional Ecology 18:851-860</w:t>
      </w:r>
    </w:p>
    <w:p w14:paraId="00B4E08F" w14:textId="77777777" w:rsidR="00C97100" w:rsidRDefault="00850C5C">
      <w:pPr>
        <w:pStyle w:val="EndNoteBibliography"/>
        <w:spacing w:after="0"/>
        <w:ind w:left="720" w:hanging="720"/>
        <w:rPr>
          <w:b/>
        </w:rPr>
      </w:pPr>
      <w:r>
        <w:t>Glemin S, Bataillon T (2009) A comparative view of the evolution of grasses under domestication. New Phytol 183:273-290</w:t>
      </w:r>
    </w:p>
    <w:p w14:paraId="36178240" w14:textId="77777777" w:rsidR="00C97100" w:rsidRDefault="00850C5C">
      <w:pPr>
        <w:pStyle w:val="EndNoteBibliography"/>
        <w:spacing w:after="0"/>
        <w:ind w:left="720" w:hanging="720"/>
        <w:rPr>
          <w:b/>
        </w:rPr>
      </w:pPr>
      <w:r>
        <w:t>He Q, Yang L, Hu W, Zhang J, Xing Y (2018) Overexpression of an auxin receptor OsAFB6 significantly enhanced grain yield by increasing cytokinin and decreasing auxin concentrations in rice panicle. Scientific Reports 8:14051</w:t>
      </w:r>
    </w:p>
    <w:p w14:paraId="3EECA2D9" w14:textId="77777777" w:rsidR="00C97100" w:rsidRDefault="00850C5C">
      <w:pPr>
        <w:pStyle w:val="EndNoteBibliography"/>
        <w:spacing w:after="0"/>
        <w:ind w:left="720" w:hanging="720"/>
        <w:rPr>
          <w:b/>
        </w:rPr>
      </w:pPr>
      <w:r>
        <w:t>Hohenstein WG, Wright LL (1994) Biomass energy production in the United States: an overview. Biomass and Bioenergy 6:161-173</w:t>
      </w:r>
    </w:p>
    <w:p w14:paraId="17303CB8" w14:textId="77777777" w:rsidR="00C97100" w:rsidRDefault="00850C5C">
      <w:pPr>
        <w:pStyle w:val="EndNoteBibliography"/>
        <w:spacing w:after="0"/>
        <w:ind w:left="720" w:hanging="720"/>
        <w:rPr>
          <w:b/>
        </w:rPr>
      </w:pPr>
      <w:r>
        <w:t>Hopkins AA (1995) Genotypic Variability and Genotype × Environment Interactions among Switchgrass Accessions from the Midwestern USA. Crop science v. 35:pp. 565-560-1995 v.1935 no.1992</w:t>
      </w:r>
    </w:p>
    <w:p w14:paraId="3096292D" w14:textId="77777777" w:rsidR="00C97100" w:rsidRDefault="00850C5C">
      <w:pPr>
        <w:pStyle w:val="EndNoteBibliography"/>
        <w:spacing w:after="0"/>
        <w:ind w:left="720" w:hanging="720"/>
        <w:rPr>
          <w:b/>
        </w:rPr>
      </w:pPr>
      <w:r>
        <w:t>Hubbard L, McSteen P, Doebley J, Hake S (2002) Expression patterns and mutant phenotype of teosinte branched1 correlate with growth suppression in maize and teosinte. Genetics 162:1927-1935</w:t>
      </w:r>
    </w:p>
    <w:p w14:paraId="0BB65E05" w14:textId="77777777" w:rsidR="00C97100" w:rsidRDefault="00850C5C">
      <w:pPr>
        <w:pStyle w:val="EndNoteBibliography"/>
        <w:spacing w:after="0"/>
        <w:ind w:left="720" w:hanging="720"/>
        <w:rPr>
          <w:b/>
        </w:rPr>
      </w:pPr>
      <w:r>
        <w:t>Jamal, Khalil IH, Bari A, Khan S, Zada I (2009) Genetic variation for yield and yield components in rice. Journal of agricultural and biological science 4:60-64</w:t>
      </w:r>
    </w:p>
    <w:p w14:paraId="6E41A1E8" w14:textId="77777777" w:rsidR="00C97100" w:rsidRDefault="00850C5C">
      <w:pPr>
        <w:pStyle w:val="EndNoteBibliography"/>
        <w:spacing w:after="0"/>
        <w:ind w:left="720" w:hanging="720"/>
        <w:rPr>
          <w:b/>
        </w:rPr>
      </w:pPr>
      <w:r>
        <w:t>Kellogg EA (2000) Molecular and morphological evolution in the Andropogoneae, CSIRO,Melbourne,Australia</w:t>
      </w:r>
    </w:p>
    <w:p w14:paraId="66ED350B" w14:textId="77777777" w:rsidR="00C97100" w:rsidRDefault="00850C5C">
      <w:pPr>
        <w:pStyle w:val="EndNoteBibliography"/>
        <w:spacing w:after="0"/>
        <w:ind w:left="720" w:hanging="720"/>
        <w:rPr>
          <w:b/>
        </w:rPr>
      </w:pPr>
      <w:r>
        <w:t>Klingenberg CP (2008) Morphological Integration and Developmental Modularity. Annual Review of Ecology, Evolution, and Systematics 39:115-132</w:t>
      </w:r>
    </w:p>
    <w:p w14:paraId="3518D943" w14:textId="77777777" w:rsidR="00C97100" w:rsidRDefault="00850C5C">
      <w:pPr>
        <w:pStyle w:val="EndNoteBibliography"/>
        <w:spacing w:after="0"/>
        <w:ind w:left="720" w:hanging="720"/>
        <w:rPr>
          <w:b/>
        </w:rPr>
      </w:pPr>
      <w:r>
        <w:t>Komatsu M, Maekawa M, Shimamoto K, Kyozuka J (2001) The LAX1 and FRIZZY PANICLE 2 Genes Determine the Inflorescence Architecture of Rice by Controlling Rachis-Branch and Spikelet Development. Developmental Biology 231:364-373</w:t>
      </w:r>
    </w:p>
    <w:p w14:paraId="1553B942" w14:textId="77777777" w:rsidR="00C97100" w:rsidRDefault="00850C5C">
      <w:pPr>
        <w:pStyle w:val="EndNoteBibliography"/>
        <w:spacing w:after="0"/>
        <w:ind w:left="720" w:hanging="720"/>
        <w:rPr>
          <w:b/>
        </w:rPr>
      </w:pPr>
      <w: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Default="00850C5C">
      <w:pPr>
        <w:pStyle w:val="EndNoteBibliography"/>
        <w:spacing w:after="0"/>
        <w:ind w:left="720" w:hanging="720"/>
        <w:rPr>
          <w:b/>
        </w:rPr>
      </w:pPr>
      <w:r>
        <w:t>Liu G, Zhang Z, Zhu H, Zhao F, Ding X, Zeng R, Li W, Zhang G (2008) Detection of QTLs with additive effects and additive-by-environment interaction effects on panicle number in rice (Oryza sativa L.) with single-segment substitution lines. Theor Appl Genet 116:923-931</w:t>
      </w:r>
    </w:p>
    <w:p w14:paraId="61E051E1" w14:textId="77777777" w:rsidR="00C97100" w:rsidRDefault="00850C5C">
      <w:pPr>
        <w:pStyle w:val="EndNoteBibliography"/>
        <w:spacing w:after="0"/>
        <w:ind w:left="720" w:hanging="720"/>
        <w:rPr>
          <w:b/>
        </w:rPr>
      </w:pPr>
      <w: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Default="00850C5C">
      <w:pPr>
        <w:pStyle w:val="EndNoteBibliography"/>
        <w:spacing w:after="0"/>
        <w:ind w:left="720" w:hanging="720"/>
        <w:rPr>
          <w:b/>
        </w:rPr>
      </w:pPr>
      <w:r>
        <w:lastRenderedPageBreak/>
        <w:t>Mal TK, Lovett-Doust J (2005) Phenotypic plasticity in vegetative and reproductive traits in an invasive weed, Lythrum salicaria (Lythraceae), in response to soil moisture. American journal of botany 92:819-825</w:t>
      </w:r>
    </w:p>
    <w:p w14:paraId="4C90D69F" w14:textId="77777777" w:rsidR="00C97100" w:rsidRDefault="00850C5C">
      <w:pPr>
        <w:pStyle w:val="EndNoteBibliography"/>
        <w:spacing w:after="0"/>
        <w:ind w:left="720" w:hanging="720"/>
        <w:rPr>
          <w:b/>
        </w:rPr>
      </w:pPr>
      <w:r>
        <w:t>Malosetti M, Ribaut J-M, van Eeuwijk FA (2013) The statistical analysis of multi-environment data: modeling genotype-by-environment interaction and its genetic basis. Frontiers in Physiology 4</w:t>
      </w:r>
    </w:p>
    <w:p w14:paraId="6B866F7F" w14:textId="77777777" w:rsidR="00C97100" w:rsidRDefault="00850C5C">
      <w:pPr>
        <w:pStyle w:val="EndNoteBibliography"/>
        <w:spacing w:after="0"/>
        <w:ind w:left="720" w:hanging="720"/>
        <w:rPr>
          <w:b/>
        </w:rPr>
      </w:pPr>
      <w:r>
        <w:t>McLaughlin S (1993) New switchgrass biofuels research program for the southeast. In: Proceedings of the annual automative technology development contractors coordinating meeting Nov. 2–5, 1992, Dearborn:111–115</w:t>
      </w:r>
    </w:p>
    <w:p w14:paraId="1F703DE5" w14:textId="77777777" w:rsidR="00C97100" w:rsidRDefault="00850C5C">
      <w:pPr>
        <w:pStyle w:val="EndNoteBibliography"/>
        <w:spacing w:after="0"/>
        <w:ind w:left="720" w:hanging="720"/>
        <w:rPr>
          <w:b/>
        </w:rPr>
      </w:pPr>
      <w:r>
        <w:t>McSteen P (2006) Branching Out: The &amp;lt;em&amp;gt;ramosa&amp;lt;/em&amp;gt; Pathway and the Evolution of Grass Inflorescence Morphology. Plant Cell 18:518</w:t>
      </w:r>
    </w:p>
    <w:p w14:paraId="30033D41" w14:textId="77777777" w:rsidR="00C97100" w:rsidRDefault="00850C5C">
      <w:pPr>
        <w:pStyle w:val="EndNoteBibliography"/>
        <w:spacing w:after="0"/>
        <w:ind w:left="720" w:hanging="720"/>
        <w:rPr>
          <w:b/>
        </w:rPr>
      </w:pPr>
      <w:r>
        <w:t>Meuwissen TH, Hayes BJ, Goddard ME (2001) Prediction of total genetic value using genome-wide dense marker maps. Genetics 157:1819-1829</w:t>
      </w:r>
    </w:p>
    <w:p w14:paraId="0751AFE6" w14:textId="77777777" w:rsidR="00C97100" w:rsidRDefault="00850C5C">
      <w:pPr>
        <w:pStyle w:val="EndNoteBibliography"/>
        <w:spacing w:after="0"/>
        <w:ind w:left="720" w:hanging="720"/>
        <w:rPr>
          <w:b/>
        </w:rPr>
      </w:pPr>
      <w:r>
        <w:t>Milano ER, Lowry DB, Juenger TE (2016) The genetic basis of upland/lowland ecotype divergence in switchgrass (</w:t>
      </w:r>
      <w:r>
        <w:rPr>
          <w:i/>
        </w:rPr>
        <w:t>Panicum virgatum</w:t>
      </w:r>
      <w:r>
        <w:t>). G3 (Bethesda) 6:3561-3570</w:t>
      </w:r>
    </w:p>
    <w:p w14:paraId="63D5B064" w14:textId="77777777" w:rsidR="00C97100" w:rsidRDefault="00850C5C">
      <w:pPr>
        <w:pStyle w:val="EndNoteBibliography"/>
        <w:spacing w:after="0"/>
        <w:ind w:left="720" w:hanging="720"/>
        <w:rPr>
          <w:b/>
        </w:rPr>
      </w:pPr>
      <w:r>
        <w:t>Mitchell R, Vogel KP, Uden DR (2012) The feasibility of switchgrass for biofuel production. Biofuels 3:47-59</w:t>
      </w:r>
    </w:p>
    <w:p w14:paraId="17DCE21E" w14:textId="77777777" w:rsidR="00C97100" w:rsidRDefault="00850C5C">
      <w:pPr>
        <w:pStyle w:val="EndNoteBibliography"/>
        <w:spacing w:after="0"/>
        <w:ind w:left="720" w:hanging="720"/>
        <w:rPr>
          <w:b/>
        </w:rPr>
      </w:pPr>
      <w:r>
        <w:t>Miura K, Ikeda M, Matsubara A, Song XJ, Ito M, Asano K, Matsuoka M, Kitano H, Ashikari M (2010) OsSPL14 promotes panicle branching and higher grain productivity in rice. Nat Genet 42:545-549</w:t>
      </w:r>
    </w:p>
    <w:p w14:paraId="0FDB610F" w14:textId="77777777" w:rsidR="00C97100" w:rsidRDefault="00850C5C">
      <w:pPr>
        <w:pStyle w:val="EndNoteBibliography"/>
        <w:spacing w:after="0"/>
        <w:ind w:left="720" w:hanging="720"/>
        <w:rPr>
          <w:b/>
        </w:rPr>
      </w:pPr>
      <w:r>
        <w:t>Montesinos-López OA, Montesinos-López A, Luna-Vázquez FJ, Toledo FH, Pérez-Rodríguez P, Lillemo M, Crossa J (2019) An R Package for Bayesian Analysis of Multi-environment and Multi-trait Multi-environment Data for Genome-Based Prediction. G3: Genes|Genomes|Genetics 9:1355</w:t>
      </w:r>
    </w:p>
    <w:p w14:paraId="6E272CDA" w14:textId="77777777" w:rsidR="00C97100" w:rsidRDefault="00850C5C">
      <w:pPr>
        <w:pStyle w:val="EndNoteBibliography"/>
        <w:spacing w:after="0"/>
        <w:ind w:left="720" w:hanging="720"/>
        <w:rPr>
          <w:b/>
        </w:rPr>
      </w:pPr>
      <w:r>
        <w:t>Neuffer M, Jones L, Zuber MS (1968) The mutants of maize. Crop Science Society of America Madison, Wisconsin</w:t>
      </w:r>
    </w:p>
    <w:p w14:paraId="6FF08E12" w14:textId="77777777" w:rsidR="00C97100" w:rsidRDefault="00850C5C">
      <w:pPr>
        <w:pStyle w:val="EndNoteBibliography"/>
        <w:spacing w:after="0"/>
        <w:ind w:left="720" w:hanging="720"/>
        <w:rPr>
          <w:b/>
        </w:rPr>
      </w:pPr>
      <w:r>
        <w:t>Paaby AB, Rockman MV (2013) The many faces of pleiotropy. Trends in Genetics 29:66-73</w:t>
      </w:r>
    </w:p>
    <w:p w14:paraId="7A873183" w14:textId="77777777" w:rsidR="00C97100" w:rsidRDefault="00850C5C">
      <w:pPr>
        <w:pStyle w:val="EndNoteBibliography"/>
        <w:spacing w:after="0"/>
        <w:ind w:left="720" w:hanging="720"/>
        <w:rPr>
          <w:b/>
        </w:rPr>
      </w:pPr>
      <w:r>
        <w:t>Peng Y, Hou F, Bai Q, Xu P, Liao Y, Zhang H, Gu C, Deng X, Wu T, Chen X, Ali A, Wu X (2018) Rice Calcineurin B-Like Protein-Interacting Protein Kinase 31 (OsCIPK31) Is Involved in the Development of Panicle Apical Spikelets. Front Plant Sci 9:1661-1661</w:t>
      </w:r>
    </w:p>
    <w:p w14:paraId="2F835ADD" w14:textId="77777777" w:rsidR="00C97100" w:rsidRDefault="00850C5C">
      <w:pPr>
        <w:pStyle w:val="EndNoteBibliography"/>
        <w:spacing w:after="0"/>
        <w:ind w:left="720" w:hanging="720"/>
        <w:rPr>
          <w:b/>
        </w:rPr>
      </w:pPr>
      <w:r>
        <w:t>Pigliucci M, Preston K (2004) Phenotypic integration: studying the ecology and evolution of complex phenotypes. Oxford University Press</w:t>
      </w:r>
    </w:p>
    <w:p w14:paraId="5D4195E4" w14:textId="77777777" w:rsidR="00C97100" w:rsidRDefault="00850C5C">
      <w:pPr>
        <w:pStyle w:val="EndNoteBibliography"/>
        <w:spacing w:after="0"/>
        <w:ind w:left="720" w:hanging="720"/>
        <w:rPr>
          <w:b/>
        </w:rPr>
      </w:pPr>
      <w:r>
        <w:t xml:space="preserve">Porter Jr CL (1966) An analysis of variation between upland and lowland switchgrass, </w:t>
      </w:r>
      <w:r>
        <w:rPr>
          <w:i/>
        </w:rPr>
        <w:t>Panicum virgatum</w:t>
      </w:r>
      <w:r>
        <w:t xml:space="preserve"> L., in central Oklahoma. Ecology 47:980-992</w:t>
      </w:r>
    </w:p>
    <w:p w14:paraId="38204237" w14:textId="77777777" w:rsidR="00C97100" w:rsidRDefault="00850C5C">
      <w:pPr>
        <w:pStyle w:val="EndNoteBibliography"/>
        <w:spacing w:after="0"/>
        <w:ind w:left="720" w:hanging="720"/>
        <w:rPr>
          <w:b/>
        </w:rPr>
      </w:pPr>
      <w:r>
        <w:t>Price DL (2014) Predictive Relationships between Plant Morphological Traits and Biomass Yield in Switchgrass. Crop science v. 54:pp. 637-630-2014 v.2054 no.2012</w:t>
      </w:r>
    </w:p>
    <w:p w14:paraId="48991185" w14:textId="77777777" w:rsidR="00C97100" w:rsidRDefault="00850C5C">
      <w:pPr>
        <w:pStyle w:val="EndNoteBibliography"/>
        <w:spacing w:after="0"/>
        <w:ind w:left="720" w:hanging="720"/>
        <w:rPr>
          <w:b/>
        </w:rPr>
      </w:pPr>
      <w:r>
        <w:t>Robertson GP, Hamilton SK, Barham BL, Dale BE, Izaurralde RC, Jackson RD, Landis DA, Swinton SM, Thelen KD, Tiedje JM (2017) Cellulosic biofuel contributions to a sustainable energy future: Choices and outcomes. Science 356</w:t>
      </w:r>
    </w:p>
    <w:p w14:paraId="3341F77B" w14:textId="77777777" w:rsidR="00C97100" w:rsidRDefault="00850C5C">
      <w:pPr>
        <w:pStyle w:val="EndNoteBibliography"/>
        <w:spacing w:after="0"/>
        <w:ind w:left="720" w:hanging="720"/>
        <w:rPr>
          <w:b/>
        </w:rPr>
      </w:pPr>
      <w:r>
        <w:t>Rutkoski JE, Heffner EL, Sorrells ME (2011) Genomic selection for durable stem rust resistance in wheat. Euphytica 179:161-173</w:t>
      </w:r>
    </w:p>
    <w:p w14:paraId="04BFED33" w14:textId="77777777" w:rsidR="00C97100" w:rsidRDefault="00850C5C">
      <w:pPr>
        <w:pStyle w:val="EndNoteBibliography"/>
        <w:spacing w:after="0"/>
        <w:ind w:left="720" w:hanging="720"/>
        <w:rPr>
          <w:b/>
        </w:rPr>
      </w:pPr>
      <w:r>
        <w:t>Sakamoto T, Miura K, Itoh H, Tatsumi T, Ueguchi-Tanaka M, Ishiyama K, Kobayashi M, Agrawal GK, Takeda S, Abe K, Miyao A, Hirochika H, Kitano H, Ashikari M, Matsuoka M (2004) An Overview of Gibberellin Metabolism Enzyme Genes and Their Related Mutants in Rice. Plant Physiology 134:1642</w:t>
      </w:r>
    </w:p>
    <w:p w14:paraId="51FB63E4" w14:textId="77777777" w:rsidR="00C97100" w:rsidRDefault="00850C5C">
      <w:pPr>
        <w:pStyle w:val="EndNoteBibliography"/>
        <w:spacing w:after="0"/>
        <w:ind w:left="720" w:hanging="720"/>
        <w:rPr>
          <w:b/>
        </w:rPr>
      </w:pPr>
      <w:r>
        <w:t>Shrestha R, Gómez-Ariza J, Brambilla V, Fornara F (2014) Molecular control of seasonal flowering in rice, arabidopsis and temperate cereals. Annals of botany 114:1445-1458</w:t>
      </w:r>
    </w:p>
    <w:p w14:paraId="3433FBAB" w14:textId="77777777" w:rsidR="00C97100" w:rsidRDefault="00850C5C">
      <w:pPr>
        <w:pStyle w:val="EndNoteBibliography"/>
        <w:spacing w:after="0"/>
        <w:ind w:left="720" w:hanging="720"/>
        <w:rPr>
          <w:b/>
        </w:rPr>
      </w:pPr>
      <w:r>
        <w:t xml:space="preserve">Spindel J, Begum H, Akdemir D, Virk P, Collard B, Redoña E, Atlin G, Jannink J-L, McCouch SR (2015) Genomic Selection and Association Mapping in Rice (Oryza sativa): Effect of Trait Genetic Architecture, Training Population Composition, Marker Number and Statistical Model on </w:t>
      </w:r>
      <w:r>
        <w:lastRenderedPageBreak/>
        <w:t>Accuracy of Rice Genomic Selection in Elite, Tropical Rice Breeding Lines. PLOS Genetics 11:e1004982</w:t>
      </w:r>
    </w:p>
    <w:p w14:paraId="494AA0CB" w14:textId="77777777" w:rsidR="00C97100" w:rsidRDefault="00850C5C">
      <w:pPr>
        <w:pStyle w:val="EndNoteBibliography"/>
        <w:spacing w:after="0"/>
        <w:ind w:left="720" w:hanging="720"/>
        <w:rPr>
          <w:b/>
        </w:rPr>
      </w:pPr>
      <w:r>
        <w:t>Sultan SE (2000) Phenotypic plasticity for plant development, function and life history. Trends in Plant Science 5:537-542</w:t>
      </w:r>
    </w:p>
    <w:p w14:paraId="4F076523" w14:textId="77777777" w:rsidR="00C97100" w:rsidRDefault="00850C5C">
      <w:pPr>
        <w:pStyle w:val="EndNoteBibliography"/>
        <w:spacing w:after="0"/>
        <w:ind w:left="720" w:hanging="720"/>
        <w:rPr>
          <w:b/>
        </w:rPr>
      </w:pPr>
      <w:r>
        <w:t>Takeda T, Suwa Y, Suzuki M, Kitano H, Ueguchi-Tanaka M, Ashikari M, Matsuoka M, Ueguchi C (2003) The OsTB1 gene negatively regulates lateral branching in rice. The Plant journal : for cell and molecular biology 33:513-520</w:t>
      </w:r>
    </w:p>
    <w:p w14:paraId="69BFBDF0" w14:textId="77777777" w:rsidR="00C97100" w:rsidRDefault="00850C5C">
      <w:pPr>
        <w:pStyle w:val="EndNoteBibliography"/>
        <w:spacing w:after="0"/>
        <w:ind w:left="720" w:hanging="720"/>
        <w:rPr>
          <w:b/>
        </w:rPr>
      </w:pPr>
      <w:r>
        <w:t>Tan J, Jin M, Wang J, Wu F, Sheng P, Cheng Z, Wang J, Zheng X, Chen L, Wang M, Zhu S, Guo X, Zhang X, Liu X, Wang C, Wang H, Wu C, Wan J (2016) OsCOL10 , a CONSTANS-Like Gene, Functions as a Flowering Time Repressor Downstream of Ghd7 in Rice. Plant and Cell Physiology 57:798-812</w:t>
      </w:r>
    </w:p>
    <w:p w14:paraId="7BE6924D" w14:textId="77777777" w:rsidR="00C97100" w:rsidRDefault="00850C5C">
      <w:pPr>
        <w:pStyle w:val="EndNoteBibliography"/>
        <w:spacing w:after="0"/>
        <w:ind w:left="720" w:hanging="720"/>
        <w:rPr>
          <w:b/>
        </w:rPr>
      </w:pPr>
      <w:r>
        <w:t>Tsuji H, Taoka K, Shimamoto K (2011) Regulation of flowering in rice: two florigen genes, a complex gene network, and natural variation. Curr Opin Plant Biol 14:45-52</w:t>
      </w:r>
    </w:p>
    <w:p w14:paraId="57878650" w14:textId="77777777" w:rsidR="00C97100" w:rsidRDefault="00850C5C">
      <w:pPr>
        <w:pStyle w:val="EndNoteBibliography"/>
        <w:spacing w:after="0"/>
        <w:ind w:left="720" w:hanging="720"/>
        <w:rPr>
          <w:b/>
        </w:rPr>
      </w:pPr>
      <w:r>
        <w:t>Tu C, Li T, Liu X (2019) Genetic and epigenetic regulatory mechanism of rice panicle development. AIP Conference Proceedings 2079:020001</w:t>
      </w:r>
    </w:p>
    <w:p w14:paraId="05388C19" w14:textId="77777777" w:rsidR="00C97100" w:rsidRDefault="00850C5C">
      <w:pPr>
        <w:pStyle w:val="EndNoteBibliography"/>
        <w:spacing w:after="0"/>
        <w:ind w:left="720" w:hanging="720"/>
        <w:rPr>
          <w:b/>
        </w:rPr>
      </w:pPr>
      <w:r>
        <w:t>Ungerer MC, Halldorsdottir SS, Modliszewski JL, Mackay TFC, Purugganan MD (2002) Quantitative Trait Loci for Inflorescence Development in &amp;lt;em&amp;gt;Arabidopsis thaliana&amp;lt;/em&amp;gt. Genetics 160:1133</w:t>
      </w:r>
    </w:p>
    <w:p w14:paraId="6563572C" w14:textId="77777777" w:rsidR="00C97100" w:rsidRDefault="00850C5C">
      <w:pPr>
        <w:pStyle w:val="EndNoteBibliography"/>
        <w:spacing w:after="0"/>
        <w:ind w:left="720" w:hanging="720"/>
        <w:rPr>
          <w:b/>
        </w:rPr>
      </w:pPr>
      <w:r>
        <w:t>Van Esbroeck GA (2003) Variation between Alamo and Cave-in-Rock Switchgrass in Response to Photoperiod Extension. Crop science v. 43:pp. 639-630-2003 v.2043 no.2002</w:t>
      </w:r>
    </w:p>
    <w:p w14:paraId="2F1426C0" w14:textId="77777777" w:rsidR="00C97100" w:rsidRDefault="00850C5C">
      <w:pPr>
        <w:pStyle w:val="EndNoteBibliography"/>
        <w:spacing w:after="0"/>
        <w:ind w:left="720" w:hanging="720"/>
        <w:rPr>
          <w:b/>
        </w:rPr>
      </w:pPr>
      <w:r>
        <w:t>Vogel K (2000) Improving warm-season forage grasses using selection, breeding, and biotechnology. In: Moore KJ, Anderson BE (eds) Native warm-season grasses: research trends and issues 30:83-106</w:t>
      </w:r>
    </w:p>
    <w:p w14:paraId="331F5F94" w14:textId="77777777" w:rsidR="00C97100" w:rsidRDefault="00850C5C">
      <w:pPr>
        <w:pStyle w:val="EndNoteBibliography"/>
        <w:spacing w:after="0"/>
        <w:ind w:left="720" w:hanging="720"/>
        <w:rPr>
          <w:b/>
        </w:rPr>
      </w:pPr>
      <w: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Default="00850C5C">
      <w:pPr>
        <w:pStyle w:val="EndNoteBibliography"/>
        <w:spacing w:after="0"/>
        <w:ind w:left="720" w:hanging="720"/>
        <w:rPr>
          <w:b/>
        </w:rPr>
      </w:pPr>
      <w:r>
        <w:t>Vollbrecht E, Springer PS, Goh L, Buckler Iv ES, Martienssen R (2005) Architecture of floral branch systems in maize and related grasses. Nature 436:1119-1126</w:t>
      </w:r>
    </w:p>
    <w:p w14:paraId="56A3B9E1" w14:textId="77777777" w:rsidR="00C97100" w:rsidRDefault="00850C5C">
      <w:pPr>
        <w:pStyle w:val="EndNoteBibliography"/>
        <w:spacing w:after="0"/>
        <w:ind w:left="720" w:hanging="720"/>
        <w:rPr>
          <w:b/>
        </w:rPr>
      </w:pPr>
      <w:r>
        <w:t>VSN I (2019) Genstat for Windows 19th Edition. VSN International, Hemel Hempstead, UK</w:t>
      </w:r>
    </w:p>
    <w:p w14:paraId="621EC1A1" w14:textId="77777777" w:rsidR="00C97100" w:rsidRDefault="00850C5C">
      <w:pPr>
        <w:pStyle w:val="EndNoteBibliography"/>
        <w:spacing w:after="0"/>
        <w:ind w:left="720" w:hanging="720"/>
        <w:rPr>
          <w:b/>
        </w:rPr>
      </w:pPr>
      <w:r>
        <w:t>Wadgymar SM, Lowry DB, Gould BA, Byron CN, Mactavish RM, Anderson JT (2017) Identifying targets and agents of selection: innovative methods to evaluate the processes that contribute to local adaptation. Methods in Ecology and Evolution 8:738-749</w:t>
      </w:r>
    </w:p>
    <w:p w14:paraId="50F735F9" w14:textId="77777777" w:rsidR="00C97100" w:rsidRDefault="00850C5C">
      <w:pPr>
        <w:pStyle w:val="EndNoteBibliography"/>
        <w:spacing w:after="0"/>
        <w:ind w:left="720" w:hanging="720"/>
        <w:rPr>
          <w:b/>
        </w:rPr>
      </w:pPr>
      <w:r>
        <w:t>Wang Y, Li J (2005) The plant architecture of rice (Oryza sativa). Plant molecular biology 59:75-84</w:t>
      </w:r>
    </w:p>
    <w:p w14:paraId="36DE6E4B" w14:textId="77777777" w:rsidR="00C97100" w:rsidRDefault="00850C5C">
      <w:pPr>
        <w:pStyle w:val="EndNoteBibliography"/>
        <w:spacing w:after="0"/>
        <w:ind w:left="720" w:hanging="720"/>
        <w:rPr>
          <w:b/>
        </w:rPr>
      </w:pPr>
      <w:r>
        <w:t>Williams GC (1957) Pleiotropy, natural selection, and the evolution of senescence. Evolution 11:398-411</w:t>
      </w:r>
    </w:p>
    <w:p w14:paraId="0E3A0F1D" w14:textId="77777777" w:rsidR="00C97100" w:rsidRDefault="00850C5C">
      <w:pPr>
        <w:pStyle w:val="EndNoteBibliography"/>
        <w:spacing w:after="0"/>
        <w:ind w:left="720" w:hanging="720"/>
        <w:rPr>
          <w:b/>
        </w:rPr>
      </w:pPr>
      <w:r>
        <w:t>Wolfe LM, Mazer SJ (2005) Patterns of Phenotypic Plasticity and Their Fitness Consequences in Wild Radish (Raphanus sativus: Brassicaceae). International Journal of Plant Sciences 166:631-640</w:t>
      </w:r>
    </w:p>
    <w:p w14:paraId="6462732C" w14:textId="77777777" w:rsidR="00C97100" w:rsidRDefault="00850C5C">
      <w:pPr>
        <w:pStyle w:val="EndNoteBibliography"/>
        <w:spacing w:after="0"/>
        <w:ind w:left="720" w:hanging="720"/>
        <w:rPr>
          <w:b/>
        </w:rPr>
      </w:pPr>
      <w:r>
        <w:t>Wu C, Cui K, Wang W, Li Q, Fahad S, Hu Q, Huang J, Nie L, Mohapatra PK, Peng S (2017) Heat-Induced Cytokinin Transportation and Degradation Are Associated with Reduced Panicle Cytokinin Expression and Fewer Spikelets per Panicle in Rice. Front Plant Sci 8:371-371</w:t>
      </w:r>
    </w:p>
    <w:p w14:paraId="2FE93C32" w14:textId="77777777" w:rsidR="00C97100" w:rsidRDefault="00850C5C">
      <w:pPr>
        <w:pStyle w:val="EndNoteBibliography"/>
        <w:spacing w:after="0"/>
        <w:ind w:left="720" w:hanging="720"/>
        <w:rPr>
          <w:b/>
        </w:rPr>
      </w:pPr>
      <w:r>
        <w:t>Wu C, Cui K, Wang W, Li Q, Fahad S, Hu Q, Huang J, Nie L, Peng S (2016) Heat-induced phytohormone changes are associated with disrupted early reproductive development and reduced yield in rice. Scientific Reports 6:34978</w:t>
      </w:r>
    </w:p>
    <w:p w14:paraId="21B72282" w14:textId="77777777" w:rsidR="00C97100" w:rsidRDefault="00850C5C">
      <w:pPr>
        <w:pStyle w:val="EndNoteBibliography"/>
        <w:spacing w:after="0"/>
        <w:ind w:left="720" w:hanging="720"/>
        <w:rPr>
          <w:b/>
        </w:rPr>
      </w:pPr>
      <w:r>
        <w:t>Xue Z, Liu L, Zhang C (2020) Regulation of Shoot Apical Meristem and Axillary Meristem Development in Plants. International Journal of Molecular Sciences 21:2917</w:t>
      </w:r>
    </w:p>
    <w:p w14:paraId="09B38EA0" w14:textId="77777777" w:rsidR="00C97100" w:rsidRDefault="00850C5C">
      <w:pPr>
        <w:pStyle w:val="EndNoteBibliography"/>
        <w:spacing w:after="0"/>
        <w:ind w:left="720" w:hanging="720"/>
        <w:rPr>
          <w:b/>
        </w:rPr>
      </w:pPr>
      <w:r>
        <w:t>Yano K, Morinaka Y, Wang F, Huang P, Takehara S, Hirai T, Ito A, Koketsu E, Kawamura M, Kotake K, Yoshida S, Endo M, Tamiya G, Kitano H, Ueguchi-Tanaka M, Hirano K, Matsuoka M (2019) GWAS with principal component analysis identifies a gene comprehensively controlling rice architecture. Proceedings of the National Academy of Sciences:201904964</w:t>
      </w:r>
    </w:p>
    <w:p w14:paraId="487348D8" w14:textId="77777777" w:rsidR="00C97100" w:rsidRDefault="00850C5C">
      <w:pPr>
        <w:pStyle w:val="EndNoteBibliography"/>
        <w:spacing w:after="0"/>
        <w:ind w:left="720" w:hanging="720"/>
        <w:rPr>
          <w:b/>
        </w:rPr>
      </w:pPr>
      <w:r>
        <w:lastRenderedPageBreak/>
        <w:t>Yu H, Qiu Z, Xu Q, Wang Z, Zeng D, Hu J, Zhang G, Zhu L, Gao Z, Chen G, Guo L, Qian Q, Ren D (2017) Fine mapping of LOW TILLER 1, a gene controlling tillering and panicle branching in rice. Plant Growth Regulation 83:93-104</w:t>
      </w:r>
    </w:p>
    <w:p w14:paraId="09BE7391" w14:textId="77777777" w:rsidR="00C97100" w:rsidRDefault="00850C5C">
      <w:pPr>
        <w:pStyle w:val="EndNoteBibliography"/>
        <w:spacing w:after="0"/>
        <w:ind w:left="720" w:hanging="720"/>
        <w:rPr>
          <w:b/>
        </w:rPr>
      </w:pPr>
      <w:r>
        <w:t>Zhang D, Yuan Z (2014) Molecular Control of Grass Inflorescence Development. Annual Review of Plant Biology 65:553-578</w:t>
      </w:r>
    </w:p>
    <w:p w14:paraId="6A644722" w14:textId="77777777" w:rsidR="00C97100" w:rsidRDefault="00850C5C">
      <w:pPr>
        <w:pStyle w:val="EndNoteBibliography"/>
        <w:ind w:left="720" w:hanging="720"/>
        <w:rPr>
          <w:b/>
        </w:rPr>
        <w:sectPr w:rsidR="00C97100">
          <w:headerReference w:type="default" r:id="rId16"/>
          <w:footerReference w:type="default" r:id="rId17"/>
          <w:pgSz w:w="12240" w:h="15840"/>
          <w:pgMar w:top="1440" w:right="1440" w:bottom="1440" w:left="1440" w:header="720" w:footer="720" w:gutter="0"/>
          <w:lnNumType w:countBy="1" w:distance="283" w:restart="continuous"/>
          <w:cols w:space="720"/>
          <w:formProt w:val="0"/>
          <w:docGrid w:linePitch="360" w:charSpace="8192"/>
        </w:sectPr>
      </w:pPr>
      <w:r>
        <w:t>Zhao X, Peng Y, Zhang J, Fang P, Wu B (2017) Mapping QTLs and meta-QTLs for two inflorescence architecture traits in multiple maize populations under different watering environments. Molecular Breeding 37:91</w:t>
      </w:r>
    </w:p>
    <w:bookmarkStart w:id="435" w:name="_Hlk43383405"/>
    <w:p w14:paraId="2409CBCE" w14:textId="77777777" w:rsidR="00C97100" w:rsidRDefault="00850C5C">
      <w:pPr>
        <w:spacing w:after="0" w:line="480" w:lineRule="auto"/>
        <w:rPr>
          <w:b/>
        </w:rPr>
      </w:pPr>
      <w:r>
        <w:lastRenderedPageBreak/>
        <w:fldChar w:fldCharType="end"/>
      </w:r>
      <w:bookmarkEnd w:id="435"/>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10 experimental fields in the study. </w:t>
      </w:r>
    </w:p>
    <w:tbl>
      <w:tblPr>
        <w:tblW w:w="12960" w:type="dxa"/>
        <w:tblInd w:w="-115" w:type="dxa"/>
        <w:tblCellMar>
          <w:left w:w="115" w:type="dxa"/>
          <w:right w:w="115" w:type="dxa"/>
        </w:tblCellMar>
        <w:tblLook w:val="04A0" w:firstRow="1" w:lastRow="0" w:firstColumn="1" w:lastColumn="0" w:noHBand="0" w:noVBand="1"/>
      </w:tblPr>
      <w:tblGrid>
        <w:gridCol w:w="1664"/>
        <w:gridCol w:w="853"/>
        <w:gridCol w:w="1048"/>
        <w:gridCol w:w="1178"/>
        <w:gridCol w:w="1396"/>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77777777" w:rsidR="00C97100" w:rsidRDefault="00850C5C">
            <w:pPr>
              <w:widowControl w:val="0"/>
              <w:spacing w:after="0" w:line="240" w:lineRule="exact"/>
              <w:rPr>
                <w:rFonts w:cstheme="minorHAnsi"/>
              </w:rPr>
            </w:pPr>
            <w:r>
              <w:rPr>
                <w:rFonts w:cstheme="minorHAnsi"/>
              </w:rPr>
              <w:t>KBSM</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7777777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77777777" w:rsidR="00C97100" w:rsidRDefault="00850C5C">
            <w:pPr>
              <w:widowControl w:val="0"/>
              <w:spacing w:after="0" w:line="240" w:lineRule="exact"/>
              <w:rPr>
                <w:rFonts w:cstheme="minorHAnsi"/>
              </w:rPr>
            </w:pPr>
            <w:r>
              <w:rPr>
                <w:rFonts w:cstheme="minorHAnsi"/>
              </w:rPr>
              <w:t>CLMB</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77777777" w:rsidR="00C97100" w:rsidRDefault="00850C5C">
            <w:pPr>
              <w:widowControl w:val="0"/>
              <w:spacing w:after="0" w:line="240" w:lineRule="exact"/>
              <w:rPr>
                <w:rFonts w:cstheme="minorHAnsi"/>
              </w:rPr>
            </w:pPr>
            <w:r>
              <w:rPr>
                <w:rFonts w:cstheme="minorHAnsi"/>
              </w:rPr>
              <w:t>PKLE</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18"/>
          <w:footerReference w:type="default" r:id="rId19"/>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77777777" w:rsidR="00C97100" w:rsidRDefault="00850C5C">
      <w:pPr>
        <w:spacing w:after="0" w:line="480" w:lineRule="auto"/>
        <w:rPr>
          <w:b/>
        </w:rPr>
      </w:pPr>
      <w:r>
        <w:lastRenderedPageBreak/>
        <w:t>Table 2. Narrow-sense heritability (</w:t>
      </w:r>
      <w:r>
        <w:rPr>
          <w:i/>
        </w:rPr>
        <w:t>h</w:t>
      </w:r>
      <w:r>
        <w:rPr>
          <w:i/>
          <w:vertAlign w:val="superscript"/>
        </w:rPr>
        <w:t>2</w:t>
      </w:r>
      <w:r>
        <w:t>), and its one standard error (</w:t>
      </w:r>
      <w:r>
        <w:rPr>
          <w:rFonts w:cstheme="minorHAnsi"/>
        </w:rPr>
        <w:t>±</w:t>
      </w:r>
      <w:r>
        <w:t>1SE), for panicle length (PL), primary branching number (PBN), and secondary branching number (SBN) at each of the 10 field sites (ordered from north to south).</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4CB73D6B" w14:textId="77777777" w:rsidR="00C97100" w:rsidRDefault="00850C5C">
      <w:pPr>
        <w:spacing w:after="0" w:line="480" w:lineRule="auto"/>
        <w:rPr>
          <w:b/>
        </w:rPr>
      </w:pPr>
      <w:r>
        <w:lastRenderedPageBreak/>
        <w:t>Table 3. The phenotypic correlation and genetic correlation between panicle traits among sites and across sites. PL, panicle length, PBN, primary branching number, and SBN, secondary branching number.</w:t>
      </w:r>
    </w:p>
    <w:tbl>
      <w:tblPr>
        <w:tblStyle w:val="TableGrid"/>
        <w:tblW w:w="9350" w:type="dxa"/>
        <w:tblLook w:val="04A0" w:firstRow="1" w:lastRow="0" w:firstColumn="1" w:lastColumn="0" w:noHBand="0" w:noVBand="1"/>
      </w:tblPr>
      <w:tblGrid>
        <w:gridCol w:w="1098"/>
        <w:gridCol w:w="988"/>
        <w:gridCol w:w="1023"/>
        <w:gridCol w:w="1060"/>
        <w:gridCol w:w="1054"/>
        <w:gridCol w:w="989"/>
        <w:gridCol w:w="1024"/>
        <w:gridCol w:w="1060"/>
        <w:gridCol w:w="1054"/>
      </w:tblGrid>
      <w:tr w:rsidR="00C97100" w14:paraId="675342E9" w14:textId="77777777">
        <w:tc>
          <w:tcPr>
            <w:tcW w:w="1097" w:type="dxa"/>
            <w:tcBorders>
              <w:left w:val="nil"/>
              <w:right w:val="nil"/>
            </w:tcBorders>
          </w:tcPr>
          <w:p w14:paraId="2CBC0F62" w14:textId="77777777" w:rsidR="00C97100" w:rsidRDefault="00850C5C">
            <w:pPr>
              <w:spacing w:after="0" w:line="240" w:lineRule="auto"/>
              <w:rPr>
                <w:b/>
              </w:rPr>
            </w:pPr>
            <w:r>
              <w:t>Sites</w:t>
            </w:r>
          </w:p>
        </w:tc>
        <w:tc>
          <w:tcPr>
            <w:tcW w:w="988" w:type="dxa"/>
            <w:tcBorders>
              <w:left w:val="nil"/>
              <w:right w:val="nil"/>
            </w:tcBorders>
          </w:tcPr>
          <w:p w14:paraId="45A6F074" w14:textId="77777777" w:rsidR="00C97100" w:rsidRDefault="00C97100">
            <w:pPr>
              <w:spacing w:after="0" w:line="240" w:lineRule="auto"/>
              <w:rPr>
                <w:b/>
              </w:rPr>
            </w:pPr>
          </w:p>
        </w:tc>
        <w:tc>
          <w:tcPr>
            <w:tcW w:w="3137" w:type="dxa"/>
            <w:gridSpan w:val="3"/>
            <w:tcBorders>
              <w:left w:val="nil"/>
              <w:right w:val="nil"/>
            </w:tcBorders>
          </w:tcPr>
          <w:p w14:paraId="3063616B" w14:textId="77777777" w:rsidR="00C97100" w:rsidRDefault="00850C5C">
            <w:pPr>
              <w:spacing w:after="0" w:line="240" w:lineRule="auto"/>
              <w:rPr>
                <w:b/>
              </w:rPr>
            </w:pPr>
            <w:r>
              <w:t>Phenotypic correlation</w:t>
            </w:r>
          </w:p>
        </w:tc>
        <w:tc>
          <w:tcPr>
            <w:tcW w:w="989" w:type="dxa"/>
            <w:tcBorders>
              <w:left w:val="nil"/>
              <w:right w:val="nil"/>
            </w:tcBorders>
          </w:tcPr>
          <w:p w14:paraId="6F9D0016" w14:textId="77777777" w:rsidR="00C97100" w:rsidRDefault="00C97100">
            <w:pPr>
              <w:spacing w:after="0" w:line="240" w:lineRule="auto"/>
              <w:rPr>
                <w:b/>
              </w:rPr>
            </w:pPr>
          </w:p>
        </w:tc>
        <w:tc>
          <w:tcPr>
            <w:tcW w:w="3138" w:type="dxa"/>
            <w:gridSpan w:val="3"/>
            <w:tcBorders>
              <w:left w:val="nil"/>
              <w:right w:val="nil"/>
            </w:tcBorders>
          </w:tcPr>
          <w:p w14:paraId="7519515D" w14:textId="77777777" w:rsidR="00C97100" w:rsidRDefault="00850C5C">
            <w:pPr>
              <w:spacing w:after="0" w:line="240" w:lineRule="auto"/>
              <w:rPr>
                <w:b/>
              </w:rPr>
            </w:pPr>
            <w:r>
              <w:t>Genetic correlation</w:t>
            </w:r>
          </w:p>
        </w:tc>
      </w:tr>
      <w:tr w:rsidR="00C97100" w14:paraId="5D704467" w14:textId="77777777">
        <w:tc>
          <w:tcPr>
            <w:tcW w:w="1097" w:type="dxa"/>
            <w:tcBorders>
              <w:left w:val="nil"/>
              <w:bottom w:val="nil"/>
              <w:right w:val="nil"/>
            </w:tcBorders>
          </w:tcPr>
          <w:p w14:paraId="003AD4AB" w14:textId="77777777" w:rsidR="00C97100" w:rsidRDefault="00C97100">
            <w:pPr>
              <w:spacing w:after="0" w:line="240" w:lineRule="auto"/>
              <w:rPr>
                <w:b/>
              </w:rPr>
            </w:pPr>
          </w:p>
        </w:tc>
        <w:tc>
          <w:tcPr>
            <w:tcW w:w="988" w:type="dxa"/>
            <w:tcBorders>
              <w:left w:val="nil"/>
              <w:bottom w:val="nil"/>
              <w:right w:val="nil"/>
            </w:tcBorders>
          </w:tcPr>
          <w:p w14:paraId="6BFD4670" w14:textId="77777777" w:rsidR="00C97100" w:rsidRDefault="00C97100">
            <w:pPr>
              <w:spacing w:after="0" w:line="240" w:lineRule="auto"/>
              <w:rPr>
                <w:b/>
              </w:rPr>
            </w:pPr>
          </w:p>
        </w:tc>
        <w:tc>
          <w:tcPr>
            <w:tcW w:w="1023" w:type="dxa"/>
            <w:tcBorders>
              <w:left w:val="nil"/>
              <w:right w:val="nil"/>
            </w:tcBorders>
          </w:tcPr>
          <w:p w14:paraId="6E8417DE" w14:textId="77777777" w:rsidR="00C97100" w:rsidRDefault="00850C5C">
            <w:pPr>
              <w:spacing w:after="0" w:line="240" w:lineRule="auto"/>
              <w:rPr>
                <w:b/>
              </w:rPr>
            </w:pPr>
            <w:r>
              <w:t>PL</w:t>
            </w:r>
          </w:p>
        </w:tc>
        <w:tc>
          <w:tcPr>
            <w:tcW w:w="1060" w:type="dxa"/>
            <w:tcBorders>
              <w:left w:val="nil"/>
              <w:right w:val="nil"/>
            </w:tcBorders>
          </w:tcPr>
          <w:p w14:paraId="5C949E80" w14:textId="77777777" w:rsidR="00C97100" w:rsidRDefault="00850C5C">
            <w:pPr>
              <w:spacing w:after="0" w:line="240" w:lineRule="auto"/>
              <w:rPr>
                <w:b/>
              </w:rPr>
            </w:pPr>
            <w:r>
              <w:t>PBN</w:t>
            </w:r>
          </w:p>
        </w:tc>
        <w:tc>
          <w:tcPr>
            <w:tcW w:w="1054" w:type="dxa"/>
            <w:tcBorders>
              <w:left w:val="nil"/>
              <w:right w:val="nil"/>
            </w:tcBorders>
          </w:tcPr>
          <w:p w14:paraId="4C918245" w14:textId="77777777" w:rsidR="00C97100" w:rsidRDefault="00850C5C">
            <w:pPr>
              <w:spacing w:after="0" w:line="240" w:lineRule="auto"/>
              <w:rPr>
                <w:b/>
              </w:rPr>
            </w:pPr>
            <w:r>
              <w:t>SBN</w:t>
            </w:r>
          </w:p>
        </w:tc>
        <w:tc>
          <w:tcPr>
            <w:tcW w:w="989" w:type="dxa"/>
            <w:tcBorders>
              <w:left w:val="nil"/>
              <w:bottom w:val="nil"/>
              <w:right w:val="nil"/>
            </w:tcBorders>
          </w:tcPr>
          <w:p w14:paraId="053F6EE1" w14:textId="77777777" w:rsidR="00C97100" w:rsidRDefault="00C97100">
            <w:pPr>
              <w:spacing w:after="0" w:line="240" w:lineRule="auto"/>
              <w:rPr>
                <w:b/>
              </w:rPr>
            </w:pPr>
          </w:p>
        </w:tc>
        <w:tc>
          <w:tcPr>
            <w:tcW w:w="1024" w:type="dxa"/>
            <w:tcBorders>
              <w:left w:val="nil"/>
              <w:right w:val="nil"/>
            </w:tcBorders>
          </w:tcPr>
          <w:p w14:paraId="6D8D7119" w14:textId="77777777" w:rsidR="00C97100" w:rsidRDefault="00850C5C">
            <w:pPr>
              <w:spacing w:after="0" w:line="240" w:lineRule="auto"/>
              <w:rPr>
                <w:b/>
              </w:rPr>
            </w:pPr>
            <w:r>
              <w:t>PL</w:t>
            </w:r>
          </w:p>
        </w:tc>
        <w:tc>
          <w:tcPr>
            <w:tcW w:w="1060" w:type="dxa"/>
            <w:tcBorders>
              <w:left w:val="nil"/>
              <w:right w:val="nil"/>
            </w:tcBorders>
          </w:tcPr>
          <w:p w14:paraId="6638B13C" w14:textId="77777777" w:rsidR="00C97100" w:rsidRDefault="00850C5C">
            <w:pPr>
              <w:spacing w:after="0" w:line="240" w:lineRule="auto"/>
              <w:rPr>
                <w:b/>
              </w:rPr>
            </w:pPr>
            <w:r>
              <w:t>PBN</w:t>
            </w:r>
          </w:p>
        </w:tc>
        <w:tc>
          <w:tcPr>
            <w:tcW w:w="1054" w:type="dxa"/>
            <w:tcBorders>
              <w:left w:val="nil"/>
              <w:right w:val="nil"/>
            </w:tcBorders>
          </w:tcPr>
          <w:p w14:paraId="27F42D08" w14:textId="77777777" w:rsidR="00C97100" w:rsidRDefault="00850C5C">
            <w:pPr>
              <w:spacing w:after="0" w:line="240" w:lineRule="auto"/>
              <w:rPr>
                <w:b/>
              </w:rPr>
            </w:pPr>
            <w:r>
              <w:t>SBN</w:t>
            </w:r>
          </w:p>
        </w:tc>
      </w:tr>
      <w:tr w:rsidR="00C97100" w14:paraId="2E779B72" w14:textId="77777777">
        <w:tc>
          <w:tcPr>
            <w:tcW w:w="1097" w:type="dxa"/>
            <w:tcBorders>
              <w:top w:val="nil"/>
              <w:left w:val="nil"/>
              <w:bottom w:val="nil"/>
              <w:right w:val="nil"/>
            </w:tcBorders>
          </w:tcPr>
          <w:p w14:paraId="36FCFB9C" w14:textId="77777777" w:rsidR="00C97100" w:rsidRDefault="00C97100">
            <w:pPr>
              <w:spacing w:after="0" w:line="240" w:lineRule="auto"/>
              <w:rPr>
                <w:b/>
              </w:rPr>
            </w:pPr>
          </w:p>
        </w:tc>
        <w:tc>
          <w:tcPr>
            <w:tcW w:w="988" w:type="dxa"/>
            <w:tcBorders>
              <w:top w:val="nil"/>
              <w:left w:val="nil"/>
              <w:bottom w:val="nil"/>
              <w:right w:val="nil"/>
            </w:tcBorders>
          </w:tcPr>
          <w:p w14:paraId="224D617F" w14:textId="77777777" w:rsidR="00C97100" w:rsidRDefault="00850C5C">
            <w:pPr>
              <w:spacing w:after="0" w:line="240" w:lineRule="auto"/>
              <w:rPr>
                <w:b/>
              </w:rPr>
            </w:pPr>
            <w:r>
              <w:t>PL</w:t>
            </w:r>
          </w:p>
        </w:tc>
        <w:tc>
          <w:tcPr>
            <w:tcW w:w="1023" w:type="dxa"/>
            <w:tcBorders>
              <w:left w:val="nil"/>
              <w:bottom w:val="nil"/>
              <w:right w:val="nil"/>
            </w:tcBorders>
          </w:tcPr>
          <w:p w14:paraId="0DA2061A" w14:textId="77777777" w:rsidR="00C97100" w:rsidRDefault="00850C5C">
            <w:pPr>
              <w:spacing w:after="0" w:line="240" w:lineRule="auto"/>
              <w:rPr>
                <w:b/>
              </w:rPr>
            </w:pPr>
            <w:r>
              <w:t>1</w:t>
            </w:r>
          </w:p>
        </w:tc>
        <w:tc>
          <w:tcPr>
            <w:tcW w:w="1060" w:type="dxa"/>
            <w:tcBorders>
              <w:top w:val="nil"/>
              <w:left w:val="nil"/>
              <w:bottom w:val="nil"/>
              <w:right w:val="nil"/>
            </w:tcBorders>
          </w:tcPr>
          <w:p w14:paraId="1BD0D96E" w14:textId="77777777" w:rsidR="00C97100" w:rsidRDefault="00850C5C">
            <w:pPr>
              <w:spacing w:after="0" w:line="240" w:lineRule="auto"/>
              <w:rPr>
                <w:b/>
              </w:rPr>
            </w:pPr>
            <w:r>
              <w:t>-</w:t>
            </w:r>
          </w:p>
        </w:tc>
        <w:tc>
          <w:tcPr>
            <w:tcW w:w="1054" w:type="dxa"/>
            <w:tcBorders>
              <w:top w:val="nil"/>
              <w:left w:val="nil"/>
              <w:bottom w:val="nil"/>
              <w:right w:val="nil"/>
            </w:tcBorders>
          </w:tcPr>
          <w:p w14:paraId="36321D77" w14:textId="77777777" w:rsidR="00C97100" w:rsidRDefault="00850C5C">
            <w:pPr>
              <w:spacing w:after="0" w:line="240" w:lineRule="auto"/>
              <w:rPr>
                <w:b/>
              </w:rPr>
            </w:pPr>
            <w:r>
              <w:t>-</w:t>
            </w:r>
          </w:p>
        </w:tc>
        <w:tc>
          <w:tcPr>
            <w:tcW w:w="989" w:type="dxa"/>
            <w:tcBorders>
              <w:top w:val="nil"/>
              <w:left w:val="nil"/>
              <w:bottom w:val="nil"/>
              <w:right w:val="nil"/>
            </w:tcBorders>
          </w:tcPr>
          <w:p w14:paraId="3BA1232A" w14:textId="77777777" w:rsidR="00C97100" w:rsidRDefault="00C97100">
            <w:pPr>
              <w:spacing w:after="0" w:line="240" w:lineRule="auto"/>
              <w:rPr>
                <w:b/>
              </w:rPr>
            </w:pPr>
          </w:p>
        </w:tc>
        <w:tc>
          <w:tcPr>
            <w:tcW w:w="1024" w:type="dxa"/>
            <w:tcBorders>
              <w:left w:val="nil"/>
              <w:bottom w:val="nil"/>
              <w:right w:val="nil"/>
            </w:tcBorders>
          </w:tcPr>
          <w:p w14:paraId="2FCEE04B" w14:textId="77777777" w:rsidR="00C97100" w:rsidRDefault="00850C5C">
            <w:pPr>
              <w:spacing w:after="0" w:line="240" w:lineRule="auto"/>
              <w:rPr>
                <w:b/>
              </w:rPr>
            </w:pPr>
            <w:r>
              <w:t>1</w:t>
            </w:r>
          </w:p>
        </w:tc>
        <w:tc>
          <w:tcPr>
            <w:tcW w:w="1060" w:type="dxa"/>
            <w:tcBorders>
              <w:left w:val="nil"/>
              <w:bottom w:val="nil"/>
              <w:right w:val="nil"/>
            </w:tcBorders>
          </w:tcPr>
          <w:p w14:paraId="2E7F7583" w14:textId="77777777" w:rsidR="00C97100" w:rsidRDefault="00850C5C">
            <w:pPr>
              <w:spacing w:after="0" w:line="240" w:lineRule="auto"/>
              <w:rPr>
                <w:b/>
              </w:rPr>
            </w:pPr>
            <w:r>
              <w:t>-</w:t>
            </w:r>
          </w:p>
        </w:tc>
        <w:tc>
          <w:tcPr>
            <w:tcW w:w="1054" w:type="dxa"/>
            <w:tcBorders>
              <w:left w:val="nil"/>
              <w:bottom w:val="nil"/>
              <w:right w:val="nil"/>
            </w:tcBorders>
          </w:tcPr>
          <w:p w14:paraId="6ACBFB61" w14:textId="77777777" w:rsidR="00C97100" w:rsidRDefault="00850C5C">
            <w:pPr>
              <w:spacing w:after="0" w:line="240" w:lineRule="auto"/>
              <w:rPr>
                <w:b/>
              </w:rPr>
            </w:pPr>
            <w:r>
              <w:t>-</w:t>
            </w:r>
          </w:p>
        </w:tc>
      </w:tr>
      <w:tr w:rsidR="00C97100" w14:paraId="1749A6CF" w14:textId="77777777">
        <w:tc>
          <w:tcPr>
            <w:tcW w:w="1097" w:type="dxa"/>
            <w:tcBorders>
              <w:top w:val="nil"/>
              <w:left w:val="nil"/>
              <w:bottom w:val="nil"/>
              <w:right w:val="nil"/>
            </w:tcBorders>
          </w:tcPr>
          <w:p w14:paraId="3D932AC6" w14:textId="77777777" w:rsidR="00C97100" w:rsidRDefault="00850C5C">
            <w:pPr>
              <w:spacing w:after="0" w:line="240" w:lineRule="auto"/>
              <w:rPr>
                <w:b/>
              </w:rPr>
            </w:pPr>
            <w:r>
              <w:t>BRKG</w:t>
            </w:r>
          </w:p>
        </w:tc>
        <w:tc>
          <w:tcPr>
            <w:tcW w:w="988" w:type="dxa"/>
            <w:tcBorders>
              <w:top w:val="nil"/>
              <w:left w:val="nil"/>
              <w:bottom w:val="nil"/>
              <w:right w:val="nil"/>
            </w:tcBorders>
          </w:tcPr>
          <w:p w14:paraId="51DCB6E9" w14:textId="77777777" w:rsidR="00C97100" w:rsidRDefault="00850C5C">
            <w:pPr>
              <w:spacing w:after="0" w:line="240" w:lineRule="auto"/>
              <w:rPr>
                <w:b/>
              </w:rPr>
            </w:pPr>
            <w:r>
              <w:t>PBN</w:t>
            </w:r>
          </w:p>
        </w:tc>
        <w:tc>
          <w:tcPr>
            <w:tcW w:w="1023" w:type="dxa"/>
            <w:tcBorders>
              <w:top w:val="nil"/>
              <w:left w:val="nil"/>
              <w:bottom w:val="nil"/>
              <w:right w:val="nil"/>
            </w:tcBorders>
          </w:tcPr>
          <w:p w14:paraId="1B61DF57" w14:textId="77777777" w:rsidR="00C97100" w:rsidRDefault="00850C5C">
            <w:pPr>
              <w:spacing w:after="0" w:line="240" w:lineRule="auto"/>
              <w:rPr>
                <w:b/>
              </w:rPr>
            </w:pPr>
            <w:r>
              <w:t>0.41</w:t>
            </w:r>
          </w:p>
        </w:tc>
        <w:tc>
          <w:tcPr>
            <w:tcW w:w="1060" w:type="dxa"/>
            <w:tcBorders>
              <w:top w:val="nil"/>
              <w:left w:val="nil"/>
              <w:bottom w:val="nil"/>
              <w:right w:val="nil"/>
            </w:tcBorders>
          </w:tcPr>
          <w:p w14:paraId="14C1C627" w14:textId="77777777" w:rsidR="00C97100" w:rsidRDefault="00850C5C">
            <w:pPr>
              <w:spacing w:after="0" w:line="240" w:lineRule="auto"/>
              <w:rPr>
                <w:b/>
              </w:rPr>
            </w:pPr>
            <w:r>
              <w:t>1</w:t>
            </w:r>
          </w:p>
        </w:tc>
        <w:tc>
          <w:tcPr>
            <w:tcW w:w="1054" w:type="dxa"/>
            <w:tcBorders>
              <w:top w:val="nil"/>
              <w:left w:val="nil"/>
              <w:bottom w:val="nil"/>
              <w:right w:val="nil"/>
            </w:tcBorders>
          </w:tcPr>
          <w:p w14:paraId="68DB8CD3" w14:textId="77777777" w:rsidR="00C97100" w:rsidRDefault="00850C5C">
            <w:pPr>
              <w:spacing w:after="0" w:line="240" w:lineRule="auto"/>
              <w:rPr>
                <w:b/>
              </w:rPr>
            </w:pPr>
            <w:r>
              <w:t>-</w:t>
            </w:r>
          </w:p>
        </w:tc>
        <w:tc>
          <w:tcPr>
            <w:tcW w:w="989" w:type="dxa"/>
            <w:tcBorders>
              <w:top w:val="nil"/>
              <w:left w:val="nil"/>
              <w:bottom w:val="nil"/>
              <w:right w:val="nil"/>
            </w:tcBorders>
          </w:tcPr>
          <w:p w14:paraId="49B65F81" w14:textId="77777777" w:rsidR="00C97100" w:rsidRDefault="00C97100">
            <w:pPr>
              <w:spacing w:after="0" w:line="240" w:lineRule="auto"/>
              <w:rPr>
                <w:b/>
              </w:rPr>
            </w:pPr>
          </w:p>
        </w:tc>
        <w:tc>
          <w:tcPr>
            <w:tcW w:w="1024" w:type="dxa"/>
            <w:tcBorders>
              <w:top w:val="nil"/>
              <w:left w:val="nil"/>
              <w:bottom w:val="nil"/>
              <w:right w:val="nil"/>
            </w:tcBorders>
          </w:tcPr>
          <w:p w14:paraId="747AC46E" w14:textId="77777777" w:rsidR="00C97100" w:rsidRDefault="00850C5C">
            <w:pPr>
              <w:spacing w:after="0" w:line="240" w:lineRule="auto"/>
              <w:rPr>
                <w:b/>
              </w:rPr>
            </w:pPr>
            <w:r>
              <w:t>0.68</w:t>
            </w:r>
          </w:p>
        </w:tc>
        <w:tc>
          <w:tcPr>
            <w:tcW w:w="1060" w:type="dxa"/>
            <w:tcBorders>
              <w:top w:val="nil"/>
              <w:left w:val="nil"/>
              <w:bottom w:val="nil"/>
              <w:right w:val="nil"/>
            </w:tcBorders>
          </w:tcPr>
          <w:p w14:paraId="24CEB7BC" w14:textId="77777777" w:rsidR="00C97100" w:rsidRDefault="00850C5C">
            <w:pPr>
              <w:spacing w:after="0" w:line="240" w:lineRule="auto"/>
              <w:rPr>
                <w:b/>
              </w:rPr>
            </w:pPr>
            <w:r>
              <w:t>1</w:t>
            </w:r>
          </w:p>
        </w:tc>
        <w:tc>
          <w:tcPr>
            <w:tcW w:w="1054" w:type="dxa"/>
            <w:tcBorders>
              <w:top w:val="nil"/>
              <w:left w:val="nil"/>
              <w:bottom w:val="nil"/>
              <w:right w:val="nil"/>
            </w:tcBorders>
          </w:tcPr>
          <w:p w14:paraId="296B5FDF" w14:textId="77777777" w:rsidR="00C97100" w:rsidRDefault="00850C5C">
            <w:pPr>
              <w:spacing w:after="0" w:line="240" w:lineRule="auto"/>
              <w:rPr>
                <w:b/>
              </w:rPr>
            </w:pPr>
            <w:r>
              <w:t>-</w:t>
            </w:r>
          </w:p>
        </w:tc>
      </w:tr>
      <w:tr w:rsidR="00C97100" w14:paraId="65AA9DB2" w14:textId="77777777">
        <w:tc>
          <w:tcPr>
            <w:tcW w:w="1097" w:type="dxa"/>
            <w:tcBorders>
              <w:top w:val="nil"/>
              <w:left w:val="nil"/>
              <w:bottom w:val="nil"/>
              <w:right w:val="nil"/>
            </w:tcBorders>
          </w:tcPr>
          <w:p w14:paraId="7F9120E5" w14:textId="77777777" w:rsidR="00C97100" w:rsidRDefault="00C97100">
            <w:pPr>
              <w:spacing w:after="0" w:line="240" w:lineRule="auto"/>
              <w:rPr>
                <w:b/>
              </w:rPr>
            </w:pPr>
          </w:p>
        </w:tc>
        <w:tc>
          <w:tcPr>
            <w:tcW w:w="988" w:type="dxa"/>
            <w:tcBorders>
              <w:top w:val="nil"/>
              <w:left w:val="nil"/>
              <w:bottom w:val="nil"/>
              <w:right w:val="nil"/>
            </w:tcBorders>
          </w:tcPr>
          <w:p w14:paraId="7DA7FF41" w14:textId="77777777" w:rsidR="00C97100" w:rsidRDefault="00850C5C">
            <w:pPr>
              <w:spacing w:after="0" w:line="240" w:lineRule="auto"/>
              <w:rPr>
                <w:b/>
              </w:rPr>
            </w:pPr>
            <w:r>
              <w:t>SBN</w:t>
            </w:r>
          </w:p>
        </w:tc>
        <w:tc>
          <w:tcPr>
            <w:tcW w:w="1023" w:type="dxa"/>
            <w:tcBorders>
              <w:top w:val="nil"/>
              <w:left w:val="nil"/>
              <w:bottom w:val="nil"/>
              <w:right w:val="nil"/>
            </w:tcBorders>
          </w:tcPr>
          <w:p w14:paraId="30F84970" w14:textId="77777777" w:rsidR="00C97100" w:rsidRDefault="00850C5C">
            <w:pPr>
              <w:spacing w:after="0" w:line="240" w:lineRule="auto"/>
              <w:rPr>
                <w:b/>
              </w:rPr>
            </w:pPr>
            <w:r>
              <w:t>0.42</w:t>
            </w:r>
          </w:p>
        </w:tc>
        <w:tc>
          <w:tcPr>
            <w:tcW w:w="1060" w:type="dxa"/>
            <w:tcBorders>
              <w:top w:val="nil"/>
              <w:left w:val="nil"/>
              <w:bottom w:val="nil"/>
              <w:right w:val="nil"/>
            </w:tcBorders>
          </w:tcPr>
          <w:p w14:paraId="40262C06" w14:textId="77777777" w:rsidR="00C97100" w:rsidRDefault="00850C5C">
            <w:pPr>
              <w:spacing w:after="0" w:line="240" w:lineRule="auto"/>
              <w:rPr>
                <w:b/>
              </w:rPr>
            </w:pPr>
            <w:r>
              <w:t>0.39</w:t>
            </w:r>
          </w:p>
        </w:tc>
        <w:tc>
          <w:tcPr>
            <w:tcW w:w="1054" w:type="dxa"/>
            <w:tcBorders>
              <w:top w:val="nil"/>
              <w:left w:val="nil"/>
              <w:bottom w:val="nil"/>
              <w:right w:val="nil"/>
            </w:tcBorders>
          </w:tcPr>
          <w:p w14:paraId="1373AFF5" w14:textId="77777777" w:rsidR="00C97100" w:rsidRDefault="00850C5C">
            <w:pPr>
              <w:spacing w:after="0" w:line="240" w:lineRule="auto"/>
              <w:rPr>
                <w:b/>
              </w:rPr>
            </w:pPr>
            <w:r>
              <w:t>1</w:t>
            </w:r>
          </w:p>
        </w:tc>
        <w:tc>
          <w:tcPr>
            <w:tcW w:w="989" w:type="dxa"/>
            <w:tcBorders>
              <w:top w:val="nil"/>
              <w:left w:val="nil"/>
              <w:bottom w:val="nil"/>
              <w:right w:val="nil"/>
            </w:tcBorders>
          </w:tcPr>
          <w:p w14:paraId="5832124F" w14:textId="77777777" w:rsidR="00C97100" w:rsidRDefault="00C97100">
            <w:pPr>
              <w:spacing w:after="0" w:line="240" w:lineRule="auto"/>
              <w:rPr>
                <w:b/>
              </w:rPr>
            </w:pPr>
          </w:p>
        </w:tc>
        <w:tc>
          <w:tcPr>
            <w:tcW w:w="1024" w:type="dxa"/>
            <w:tcBorders>
              <w:top w:val="nil"/>
              <w:left w:val="nil"/>
              <w:bottom w:val="nil"/>
              <w:right w:val="nil"/>
            </w:tcBorders>
          </w:tcPr>
          <w:p w14:paraId="13F54568" w14:textId="77777777" w:rsidR="00C97100" w:rsidRDefault="00850C5C">
            <w:pPr>
              <w:spacing w:after="0" w:line="240" w:lineRule="auto"/>
              <w:rPr>
                <w:b/>
              </w:rPr>
            </w:pPr>
            <w:r>
              <w:t>0.82</w:t>
            </w:r>
          </w:p>
        </w:tc>
        <w:tc>
          <w:tcPr>
            <w:tcW w:w="1060" w:type="dxa"/>
            <w:tcBorders>
              <w:top w:val="nil"/>
              <w:left w:val="nil"/>
              <w:bottom w:val="nil"/>
              <w:right w:val="nil"/>
            </w:tcBorders>
          </w:tcPr>
          <w:p w14:paraId="43745F0D" w14:textId="77777777" w:rsidR="00C97100" w:rsidRDefault="00850C5C">
            <w:pPr>
              <w:spacing w:after="0" w:line="240" w:lineRule="auto"/>
              <w:rPr>
                <w:b/>
              </w:rPr>
            </w:pPr>
            <w:r>
              <w:t>0.72</w:t>
            </w:r>
          </w:p>
        </w:tc>
        <w:tc>
          <w:tcPr>
            <w:tcW w:w="1054" w:type="dxa"/>
            <w:tcBorders>
              <w:top w:val="nil"/>
              <w:left w:val="nil"/>
              <w:bottom w:val="nil"/>
              <w:right w:val="nil"/>
            </w:tcBorders>
          </w:tcPr>
          <w:p w14:paraId="626F5F5F" w14:textId="77777777" w:rsidR="00C97100" w:rsidRDefault="00850C5C">
            <w:pPr>
              <w:spacing w:after="0" w:line="240" w:lineRule="auto"/>
              <w:rPr>
                <w:b/>
              </w:rPr>
            </w:pPr>
            <w:r>
              <w:t>1</w:t>
            </w:r>
          </w:p>
        </w:tc>
      </w:tr>
      <w:tr w:rsidR="00C97100" w14:paraId="7AEB75E7" w14:textId="77777777">
        <w:tc>
          <w:tcPr>
            <w:tcW w:w="1097" w:type="dxa"/>
            <w:tcBorders>
              <w:top w:val="nil"/>
              <w:left w:val="nil"/>
              <w:bottom w:val="nil"/>
              <w:right w:val="nil"/>
            </w:tcBorders>
          </w:tcPr>
          <w:p w14:paraId="5D709BDD" w14:textId="77777777" w:rsidR="00C97100" w:rsidRDefault="00C97100">
            <w:pPr>
              <w:spacing w:after="0" w:line="240" w:lineRule="auto"/>
              <w:rPr>
                <w:b/>
              </w:rPr>
            </w:pPr>
          </w:p>
        </w:tc>
        <w:tc>
          <w:tcPr>
            <w:tcW w:w="988" w:type="dxa"/>
            <w:tcBorders>
              <w:top w:val="nil"/>
              <w:left w:val="nil"/>
              <w:bottom w:val="nil"/>
              <w:right w:val="nil"/>
            </w:tcBorders>
          </w:tcPr>
          <w:p w14:paraId="44186432" w14:textId="77777777" w:rsidR="00C97100" w:rsidRDefault="00850C5C">
            <w:pPr>
              <w:spacing w:after="0" w:line="240" w:lineRule="auto"/>
              <w:rPr>
                <w:b/>
              </w:rPr>
            </w:pPr>
            <w:r>
              <w:t>PL</w:t>
            </w:r>
          </w:p>
        </w:tc>
        <w:tc>
          <w:tcPr>
            <w:tcW w:w="1023" w:type="dxa"/>
            <w:tcBorders>
              <w:top w:val="nil"/>
              <w:left w:val="nil"/>
              <w:bottom w:val="nil"/>
              <w:right w:val="nil"/>
            </w:tcBorders>
          </w:tcPr>
          <w:p w14:paraId="76C8B61E" w14:textId="77777777" w:rsidR="00C97100" w:rsidRDefault="00850C5C">
            <w:pPr>
              <w:spacing w:after="0" w:line="240" w:lineRule="auto"/>
              <w:rPr>
                <w:b/>
              </w:rPr>
            </w:pPr>
            <w:r>
              <w:t>1</w:t>
            </w:r>
          </w:p>
        </w:tc>
        <w:tc>
          <w:tcPr>
            <w:tcW w:w="1060" w:type="dxa"/>
            <w:tcBorders>
              <w:top w:val="nil"/>
              <w:left w:val="nil"/>
              <w:bottom w:val="nil"/>
              <w:right w:val="nil"/>
            </w:tcBorders>
          </w:tcPr>
          <w:p w14:paraId="0CFF8294" w14:textId="77777777" w:rsidR="00C97100" w:rsidRDefault="00850C5C">
            <w:pPr>
              <w:spacing w:after="0" w:line="240" w:lineRule="auto"/>
              <w:rPr>
                <w:b/>
              </w:rPr>
            </w:pPr>
            <w:r>
              <w:t>-</w:t>
            </w:r>
          </w:p>
        </w:tc>
        <w:tc>
          <w:tcPr>
            <w:tcW w:w="1054" w:type="dxa"/>
            <w:tcBorders>
              <w:top w:val="nil"/>
              <w:left w:val="nil"/>
              <w:bottom w:val="nil"/>
              <w:right w:val="nil"/>
            </w:tcBorders>
          </w:tcPr>
          <w:p w14:paraId="41412DF9" w14:textId="77777777" w:rsidR="00C97100" w:rsidRDefault="00850C5C">
            <w:pPr>
              <w:spacing w:after="0" w:line="240" w:lineRule="auto"/>
              <w:rPr>
                <w:b/>
              </w:rPr>
            </w:pPr>
            <w:r>
              <w:t>-</w:t>
            </w:r>
          </w:p>
        </w:tc>
        <w:tc>
          <w:tcPr>
            <w:tcW w:w="989" w:type="dxa"/>
            <w:tcBorders>
              <w:top w:val="nil"/>
              <w:left w:val="nil"/>
              <w:bottom w:val="nil"/>
              <w:right w:val="nil"/>
            </w:tcBorders>
          </w:tcPr>
          <w:p w14:paraId="7C8D8ADC" w14:textId="77777777" w:rsidR="00C97100" w:rsidRDefault="00C97100">
            <w:pPr>
              <w:spacing w:after="0" w:line="240" w:lineRule="auto"/>
              <w:rPr>
                <w:b/>
              </w:rPr>
            </w:pPr>
          </w:p>
        </w:tc>
        <w:tc>
          <w:tcPr>
            <w:tcW w:w="1024" w:type="dxa"/>
            <w:tcBorders>
              <w:top w:val="nil"/>
              <w:left w:val="nil"/>
              <w:bottom w:val="nil"/>
              <w:right w:val="nil"/>
            </w:tcBorders>
          </w:tcPr>
          <w:p w14:paraId="5D151F38" w14:textId="77777777" w:rsidR="00C97100" w:rsidRDefault="00850C5C">
            <w:pPr>
              <w:spacing w:after="0" w:line="240" w:lineRule="auto"/>
              <w:rPr>
                <w:b/>
              </w:rPr>
            </w:pPr>
            <w:r>
              <w:t>1</w:t>
            </w:r>
          </w:p>
        </w:tc>
        <w:tc>
          <w:tcPr>
            <w:tcW w:w="1060" w:type="dxa"/>
            <w:tcBorders>
              <w:top w:val="nil"/>
              <w:left w:val="nil"/>
              <w:bottom w:val="nil"/>
              <w:right w:val="nil"/>
            </w:tcBorders>
          </w:tcPr>
          <w:p w14:paraId="0E5B8695" w14:textId="77777777" w:rsidR="00C97100" w:rsidRDefault="00850C5C">
            <w:pPr>
              <w:spacing w:after="0" w:line="240" w:lineRule="auto"/>
              <w:rPr>
                <w:b/>
              </w:rPr>
            </w:pPr>
            <w:r>
              <w:t>-</w:t>
            </w:r>
          </w:p>
        </w:tc>
        <w:tc>
          <w:tcPr>
            <w:tcW w:w="1054" w:type="dxa"/>
            <w:tcBorders>
              <w:top w:val="nil"/>
              <w:left w:val="nil"/>
              <w:bottom w:val="nil"/>
              <w:right w:val="nil"/>
            </w:tcBorders>
          </w:tcPr>
          <w:p w14:paraId="6846B06F" w14:textId="77777777" w:rsidR="00C97100" w:rsidRDefault="00850C5C">
            <w:pPr>
              <w:spacing w:after="0" w:line="240" w:lineRule="auto"/>
              <w:rPr>
                <w:b/>
              </w:rPr>
            </w:pPr>
            <w:r>
              <w:t>-</w:t>
            </w:r>
          </w:p>
        </w:tc>
      </w:tr>
      <w:tr w:rsidR="00C97100" w14:paraId="2E4DBB96" w14:textId="77777777">
        <w:tc>
          <w:tcPr>
            <w:tcW w:w="1097" w:type="dxa"/>
            <w:tcBorders>
              <w:top w:val="nil"/>
              <w:left w:val="nil"/>
              <w:bottom w:val="nil"/>
              <w:right w:val="nil"/>
            </w:tcBorders>
          </w:tcPr>
          <w:p w14:paraId="3617081E" w14:textId="77777777" w:rsidR="00C97100" w:rsidRDefault="00850C5C">
            <w:pPr>
              <w:spacing w:after="0" w:line="240" w:lineRule="auto"/>
              <w:rPr>
                <w:b/>
              </w:rPr>
            </w:pPr>
            <w:r>
              <w:t>KBSM</w:t>
            </w:r>
          </w:p>
        </w:tc>
        <w:tc>
          <w:tcPr>
            <w:tcW w:w="988" w:type="dxa"/>
            <w:tcBorders>
              <w:top w:val="nil"/>
              <w:left w:val="nil"/>
              <w:bottom w:val="nil"/>
              <w:right w:val="nil"/>
            </w:tcBorders>
          </w:tcPr>
          <w:p w14:paraId="2C9F41A3" w14:textId="77777777" w:rsidR="00C97100" w:rsidRDefault="00850C5C">
            <w:pPr>
              <w:spacing w:after="0" w:line="240" w:lineRule="auto"/>
              <w:rPr>
                <w:b/>
              </w:rPr>
            </w:pPr>
            <w:r>
              <w:t>PBN</w:t>
            </w:r>
          </w:p>
        </w:tc>
        <w:tc>
          <w:tcPr>
            <w:tcW w:w="1023" w:type="dxa"/>
            <w:tcBorders>
              <w:top w:val="nil"/>
              <w:left w:val="nil"/>
              <w:bottom w:val="nil"/>
              <w:right w:val="nil"/>
            </w:tcBorders>
          </w:tcPr>
          <w:p w14:paraId="74A5E2C7" w14:textId="77777777" w:rsidR="00C97100" w:rsidRDefault="00850C5C">
            <w:pPr>
              <w:spacing w:after="0" w:line="240" w:lineRule="auto"/>
              <w:rPr>
                <w:b/>
              </w:rPr>
            </w:pPr>
            <w:r>
              <w:t>0.30</w:t>
            </w:r>
          </w:p>
        </w:tc>
        <w:tc>
          <w:tcPr>
            <w:tcW w:w="1060" w:type="dxa"/>
            <w:tcBorders>
              <w:top w:val="nil"/>
              <w:left w:val="nil"/>
              <w:bottom w:val="nil"/>
              <w:right w:val="nil"/>
            </w:tcBorders>
          </w:tcPr>
          <w:p w14:paraId="1AF9E0F5" w14:textId="77777777" w:rsidR="00C97100" w:rsidRDefault="00850C5C">
            <w:pPr>
              <w:spacing w:after="0" w:line="240" w:lineRule="auto"/>
              <w:rPr>
                <w:b/>
              </w:rPr>
            </w:pPr>
            <w:r>
              <w:t>1</w:t>
            </w:r>
          </w:p>
        </w:tc>
        <w:tc>
          <w:tcPr>
            <w:tcW w:w="1054" w:type="dxa"/>
            <w:tcBorders>
              <w:top w:val="nil"/>
              <w:left w:val="nil"/>
              <w:bottom w:val="nil"/>
              <w:right w:val="nil"/>
            </w:tcBorders>
          </w:tcPr>
          <w:p w14:paraId="7F37E9CC" w14:textId="77777777" w:rsidR="00C97100" w:rsidRDefault="00850C5C">
            <w:pPr>
              <w:spacing w:after="0" w:line="240" w:lineRule="auto"/>
              <w:rPr>
                <w:b/>
              </w:rPr>
            </w:pPr>
            <w:r>
              <w:t>-</w:t>
            </w:r>
          </w:p>
        </w:tc>
        <w:tc>
          <w:tcPr>
            <w:tcW w:w="989" w:type="dxa"/>
            <w:tcBorders>
              <w:top w:val="nil"/>
              <w:left w:val="nil"/>
              <w:bottom w:val="nil"/>
              <w:right w:val="nil"/>
            </w:tcBorders>
          </w:tcPr>
          <w:p w14:paraId="1F112C4D" w14:textId="77777777" w:rsidR="00C97100" w:rsidRDefault="00C97100">
            <w:pPr>
              <w:spacing w:after="0" w:line="240" w:lineRule="auto"/>
              <w:rPr>
                <w:b/>
              </w:rPr>
            </w:pPr>
          </w:p>
        </w:tc>
        <w:tc>
          <w:tcPr>
            <w:tcW w:w="1024" w:type="dxa"/>
            <w:tcBorders>
              <w:top w:val="nil"/>
              <w:left w:val="nil"/>
              <w:bottom w:val="nil"/>
              <w:right w:val="nil"/>
            </w:tcBorders>
          </w:tcPr>
          <w:p w14:paraId="70DD3CBE" w14:textId="77777777" w:rsidR="00C97100" w:rsidRDefault="00850C5C">
            <w:pPr>
              <w:spacing w:after="0" w:line="240" w:lineRule="auto"/>
              <w:rPr>
                <w:b/>
              </w:rPr>
            </w:pPr>
            <w:r>
              <w:t>0.44</w:t>
            </w:r>
          </w:p>
        </w:tc>
        <w:tc>
          <w:tcPr>
            <w:tcW w:w="1060" w:type="dxa"/>
            <w:tcBorders>
              <w:top w:val="nil"/>
              <w:left w:val="nil"/>
              <w:bottom w:val="nil"/>
              <w:right w:val="nil"/>
            </w:tcBorders>
          </w:tcPr>
          <w:p w14:paraId="72703CC2" w14:textId="77777777" w:rsidR="00C97100" w:rsidRDefault="00850C5C">
            <w:pPr>
              <w:spacing w:after="0" w:line="240" w:lineRule="auto"/>
              <w:rPr>
                <w:b/>
              </w:rPr>
            </w:pPr>
            <w:r>
              <w:t>1</w:t>
            </w:r>
          </w:p>
        </w:tc>
        <w:tc>
          <w:tcPr>
            <w:tcW w:w="1054" w:type="dxa"/>
            <w:tcBorders>
              <w:top w:val="nil"/>
              <w:left w:val="nil"/>
              <w:bottom w:val="nil"/>
              <w:right w:val="nil"/>
            </w:tcBorders>
          </w:tcPr>
          <w:p w14:paraId="56D7C281" w14:textId="77777777" w:rsidR="00C97100" w:rsidRDefault="00850C5C">
            <w:pPr>
              <w:spacing w:after="0" w:line="240" w:lineRule="auto"/>
              <w:rPr>
                <w:b/>
              </w:rPr>
            </w:pPr>
            <w:r>
              <w:t>-</w:t>
            </w:r>
          </w:p>
        </w:tc>
      </w:tr>
      <w:tr w:rsidR="00C97100" w14:paraId="21BD3713" w14:textId="77777777">
        <w:tc>
          <w:tcPr>
            <w:tcW w:w="1097" w:type="dxa"/>
            <w:tcBorders>
              <w:top w:val="nil"/>
              <w:left w:val="nil"/>
              <w:bottom w:val="nil"/>
              <w:right w:val="nil"/>
            </w:tcBorders>
          </w:tcPr>
          <w:p w14:paraId="77223278" w14:textId="77777777" w:rsidR="00C97100" w:rsidRDefault="00C97100">
            <w:pPr>
              <w:spacing w:after="0" w:line="240" w:lineRule="auto"/>
              <w:rPr>
                <w:b/>
              </w:rPr>
            </w:pPr>
          </w:p>
        </w:tc>
        <w:tc>
          <w:tcPr>
            <w:tcW w:w="988" w:type="dxa"/>
            <w:tcBorders>
              <w:top w:val="nil"/>
              <w:left w:val="nil"/>
              <w:bottom w:val="nil"/>
              <w:right w:val="nil"/>
            </w:tcBorders>
          </w:tcPr>
          <w:p w14:paraId="75F722A5" w14:textId="77777777" w:rsidR="00C97100" w:rsidRDefault="00850C5C">
            <w:pPr>
              <w:spacing w:after="0" w:line="240" w:lineRule="auto"/>
              <w:rPr>
                <w:b/>
              </w:rPr>
            </w:pPr>
            <w:r>
              <w:t>SBN</w:t>
            </w:r>
          </w:p>
        </w:tc>
        <w:tc>
          <w:tcPr>
            <w:tcW w:w="1023" w:type="dxa"/>
            <w:tcBorders>
              <w:top w:val="nil"/>
              <w:left w:val="nil"/>
              <w:bottom w:val="nil"/>
              <w:right w:val="nil"/>
            </w:tcBorders>
          </w:tcPr>
          <w:p w14:paraId="24F91A4A" w14:textId="77777777" w:rsidR="00C97100" w:rsidRDefault="00850C5C">
            <w:pPr>
              <w:spacing w:after="0" w:line="240" w:lineRule="auto"/>
              <w:rPr>
                <w:b/>
              </w:rPr>
            </w:pPr>
            <w:r>
              <w:t>0.42</w:t>
            </w:r>
          </w:p>
        </w:tc>
        <w:tc>
          <w:tcPr>
            <w:tcW w:w="1060" w:type="dxa"/>
            <w:tcBorders>
              <w:top w:val="nil"/>
              <w:left w:val="nil"/>
              <w:bottom w:val="nil"/>
              <w:right w:val="nil"/>
            </w:tcBorders>
          </w:tcPr>
          <w:p w14:paraId="03725696" w14:textId="77777777" w:rsidR="00C97100" w:rsidRDefault="00850C5C">
            <w:pPr>
              <w:spacing w:after="0" w:line="240" w:lineRule="auto"/>
              <w:rPr>
                <w:b/>
              </w:rPr>
            </w:pPr>
            <w:r>
              <w:t>0.54</w:t>
            </w:r>
          </w:p>
        </w:tc>
        <w:tc>
          <w:tcPr>
            <w:tcW w:w="1054" w:type="dxa"/>
            <w:tcBorders>
              <w:top w:val="nil"/>
              <w:left w:val="nil"/>
              <w:bottom w:val="nil"/>
              <w:right w:val="nil"/>
            </w:tcBorders>
          </w:tcPr>
          <w:p w14:paraId="547079D4" w14:textId="77777777" w:rsidR="00C97100" w:rsidRDefault="00850C5C">
            <w:pPr>
              <w:spacing w:after="0" w:line="240" w:lineRule="auto"/>
              <w:rPr>
                <w:b/>
              </w:rPr>
            </w:pPr>
            <w:r>
              <w:t>1</w:t>
            </w:r>
          </w:p>
        </w:tc>
        <w:tc>
          <w:tcPr>
            <w:tcW w:w="989" w:type="dxa"/>
            <w:tcBorders>
              <w:top w:val="nil"/>
              <w:left w:val="nil"/>
              <w:bottom w:val="nil"/>
              <w:right w:val="nil"/>
            </w:tcBorders>
          </w:tcPr>
          <w:p w14:paraId="79FEA2D6" w14:textId="77777777" w:rsidR="00C97100" w:rsidRDefault="00C97100">
            <w:pPr>
              <w:spacing w:after="0" w:line="240" w:lineRule="auto"/>
              <w:rPr>
                <w:b/>
              </w:rPr>
            </w:pPr>
          </w:p>
        </w:tc>
        <w:tc>
          <w:tcPr>
            <w:tcW w:w="1024" w:type="dxa"/>
            <w:tcBorders>
              <w:top w:val="nil"/>
              <w:left w:val="nil"/>
              <w:bottom w:val="nil"/>
              <w:right w:val="nil"/>
            </w:tcBorders>
          </w:tcPr>
          <w:p w14:paraId="38B9F05E" w14:textId="77777777" w:rsidR="00C97100" w:rsidRDefault="00850C5C">
            <w:pPr>
              <w:spacing w:after="0" w:line="240" w:lineRule="auto"/>
              <w:rPr>
                <w:b/>
              </w:rPr>
            </w:pPr>
            <w:r>
              <w:t>0.62</w:t>
            </w:r>
          </w:p>
        </w:tc>
        <w:tc>
          <w:tcPr>
            <w:tcW w:w="1060" w:type="dxa"/>
            <w:tcBorders>
              <w:top w:val="nil"/>
              <w:left w:val="nil"/>
              <w:bottom w:val="nil"/>
              <w:right w:val="nil"/>
            </w:tcBorders>
          </w:tcPr>
          <w:p w14:paraId="50470D1B" w14:textId="77777777" w:rsidR="00C97100" w:rsidRDefault="00850C5C">
            <w:pPr>
              <w:spacing w:after="0" w:line="240" w:lineRule="auto"/>
              <w:rPr>
                <w:b/>
              </w:rPr>
            </w:pPr>
            <w:r>
              <w:t>0.79</w:t>
            </w:r>
          </w:p>
        </w:tc>
        <w:tc>
          <w:tcPr>
            <w:tcW w:w="1054" w:type="dxa"/>
            <w:tcBorders>
              <w:top w:val="nil"/>
              <w:left w:val="nil"/>
              <w:bottom w:val="nil"/>
              <w:right w:val="nil"/>
            </w:tcBorders>
          </w:tcPr>
          <w:p w14:paraId="50CE9F2C" w14:textId="77777777" w:rsidR="00C97100" w:rsidRDefault="00850C5C">
            <w:pPr>
              <w:spacing w:after="0" w:line="240" w:lineRule="auto"/>
              <w:rPr>
                <w:b/>
              </w:rPr>
            </w:pPr>
            <w:r>
              <w:t>1</w:t>
            </w:r>
          </w:p>
        </w:tc>
      </w:tr>
      <w:tr w:rsidR="00C97100" w14:paraId="601F69D8" w14:textId="77777777">
        <w:tc>
          <w:tcPr>
            <w:tcW w:w="1097" w:type="dxa"/>
            <w:tcBorders>
              <w:top w:val="nil"/>
              <w:left w:val="nil"/>
              <w:bottom w:val="nil"/>
              <w:right w:val="nil"/>
            </w:tcBorders>
          </w:tcPr>
          <w:p w14:paraId="72F69071" w14:textId="77777777" w:rsidR="00C97100" w:rsidRDefault="00C97100">
            <w:pPr>
              <w:spacing w:after="0" w:line="240" w:lineRule="auto"/>
              <w:rPr>
                <w:b/>
              </w:rPr>
            </w:pPr>
          </w:p>
        </w:tc>
        <w:tc>
          <w:tcPr>
            <w:tcW w:w="988" w:type="dxa"/>
            <w:tcBorders>
              <w:top w:val="nil"/>
              <w:left w:val="nil"/>
              <w:bottom w:val="nil"/>
              <w:right w:val="nil"/>
            </w:tcBorders>
          </w:tcPr>
          <w:p w14:paraId="78103642" w14:textId="77777777" w:rsidR="00C97100" w:rsidRDefault="00850C5C">
            <w:pPr>
              <w:spacing w:after="0" w:line="240" w:lineRule="auto"/>
              <w:rPr>
                <w:b/>
              </w:rPr>
            </w:pPr>
            <w:r>
              <w:t>PL</w:t>
            </w:r>
          </w:p>
        </w:tc>
        <w:tc>
          <w:tcPr>
            <w:tcW w:w="1023" w:type="dxa"/>
            <w:tcBorders>
              <w:top w:val="nil"/>
              <w:left w:val="nil"/>
              <w:bottom w:val="nil"/>
              <w:right w:val="nil"/>
            </w:tcBorders>
          </w:tcPr>
          <w:p w14:paraId="20FE81E2" w14:textId="77777777" w:rsidR="00C97100" w:rsidRDefault="00850C5C">
            <w:pPr>
              <w:spacing w:after="0" w:line="240" w:lineRule="auto"/>
              <w:rPr>
                <w:b/>
              </w:rPr>
            </w:pPr>
            <w:r>
              <w:t>1</w:t>
            </w:r>
          </w:p>
        </w:tc>
        <w:tc>
          <w:tcPr>
            <w:tcW w:w="1060" w:type="dxa"/>
            <w:tcBorders>
              <w:top w:val="nil"/>
              <w:left w:val="nil"/>
              <w:bottom w:val="nil"/>
              <w:right w:val="nil"/>
            </w:tcBorders>
          </w:tcPr>
          <w:p w14:paraId="5EC970F9" w14:textId="77777777" w:rsidR="00C97100" w:rsidRDefault="00850C5C">
            <w:pPr>
              <w:spacing w:after="0" w:line="240" w:lineRule="auto"/>
              <w:rPr>
                <w:b/>
              </w:rPr>
            </w:pPr>
            <w:r>
              <w:t>-</w:t>
            </w:r>
          </w:p>
        </w:tc>
        <w:tc>
          <w:tcPr>
            <w:tcW w:w="1054" w:type="dxa"/>
            <w:tcBorders>
              <w:top w:val="nil"/>
              <w:left w:val="nil"/>
              <w:bottom w:val="nil"/>
              <w:right w:val="nil"/>
            </w:tcBorders>
          </w:tcPr>
          <w:p w14:paraId="70FFF14C" w14:textId="77777777" w:rsidR="00C97100" w:rsidRDefault="00850C5C">
            <w:pPr>
              <w:spacing w:after="0" w:line="240" w:lineRule="auto"/>
              <w:rPr>
                <w:b/>
              </w:rPr>
            </w:pPr>
            <w:r>
              <w:t>-</w:t>
            </w:r>
          </w:p>
        </w:tc>
        <w:tc>
          <w:tcPr>
            <w:tcW w:w="989" w:type="dxa"/>
            <w:tcBorders>
              <w:top w:val="nil"/>
              <w:left w:val="nil"/>
              <w:bottom w:val="nil"/>
              <w:right w:val="nil"/>
            </w:tcBorders>
          </w:tcPr>
          <w:p w14:paraId="25D8DF95" w14:textId="77777777" w:rsidR="00C97100" w:rsidRDefault="00C97100">
            <w:pPr>
              <w:spacing w:after="0" w:line="240" w:lineRule="auto"/>
              <w:rPr>
                <w:b/>
              </w:rPr>
            </w:pPr>
          </w:p>
        </w:tc>
        <w:tc>
          <w:tcPr>
            <w:tcW w:w="1024" w:type="dxa"/>
            <w:tcBorders>
              <w:top w:val="nil"/>
              <w:left w:val="nil"/>
              <w:bottom w:val="nil"/>
              <w:right w:val="nil"/>
            </w:tcBorders>
          </w:tcPr>
          <w:p w14:paraId="0C060B0F" w14:textId="77777777" w:rsidR="00C97100" w:rsidRDefault="00850C5C">
            <w:pPr>
              <w:spacing w:after="0" w:line="240" w:lineRule="auto"/>
              <w:rPr>
                <w:b/>
              </w:rPr>
            </w:pPr>
            <w:r>
              <w:t>1</w:t>
            </w:r>
          </w:p>
        </w:tc>
        <w:tc>
          <w:tcPr>
            <w:tcW w:w="1060" w:type="dxa"/>
            <w:tcBorders>
              <w:top w:val="nil"/>
              <w:left w:val="nil"/>
              <w:bottom w:val="nil"/>
              <w:right w:val="nil"/>
            </w:tcBorders>
          </w:tcPr>
          <w:p w14:paraId="5EE2ED34" w14:textId="77777777" w:rsidR="00C97100" w:rsidRDefault="00850C5C">
            <w:pPr>
              <w:spacing w:after="0" w:line="240" w:lineRule="auto"/>
              <w:rPr>
                <w:b/>
              </w:rPr>
            </w:pPr>
            <w:r>
              <w:t>-</w:t>
            </w:r>
          </w:p>
        </w:tc>
        <w:tc>
          <w:tcPr>
            <w:tcW w:w="1054" w:type="dxa"/>
            <w:tcBorders>
              <w:top w:val="nil"/>
              <w:left w:val="nil"/>
              <w:bottom w:val="nil"/>
              <w:right w:val="nil"/>
            </w:tcBorders>
          </w:tcPr>
          <w:p w14:paraId="42B2CAEB" w14:textId="77777777" w:rsidR="00C97100" w:rsidRDefault="00850C5C">
            <w:pPr>
              <w:spacing w:after="0" w:line="240" w:lineRule="auto"/>
              <w:rPr>
                <w:b/>
              </w:rPr>
            </w:pPr>
            <w:r>
              <w:t>-</w:t>
            </w:r>
          </w:p>
        </w:tc>
      </w:tr>
      <w:tr w:rsidR="00C97100" w14:paraId="01E35839" w14:textId="77777777">
        <w:tc>
          <w:tcPr>
            <w:tcW w:w="1097" w:type="dxa"/>
            <w:tcBorders>
              <w:top w:val="nil"/>
              <w:left w:val="nil"/>
              <w:bottom w:val="nil"/>
              <w:right w:val="nil"/>
            </w:tcBorders>
          </w:tcPr>
          <w:p w14:paraId="302C6075" w14:textId="77777777" w:rsidR="00C97100" w:rsidRDefault="00850C5C">
            <w:pPr>
              <w:spacing w:after="0" w:line="240" w:lineRule="auto"/>
              <w:rPr>
                <w:b/>
              </w:rPr>
            </w:pPr>
            <w:r>
              <w:t>LINC</w:t>
            </w:r>
          </w:p>
        </w:tc>
        <w:tc>
          <w:tcPr>
            <w:tcW w:w="988" w:type="dxa"/>
            <w:tcBorders>
              <w:top w:val="nil"/>
              <w:left w:val="nil"/>
              <w:bottom w:val="nil"/>
              <w:right w:val="nil"/>
            </w:tcBorders>
          </w:tcPr>
          <w:p w14:paraId="317D2BF1" w14:textId="77777777" w:rsidR="00C97100" w:rsidRDefault="00850C5C">
            <w:pPr>
              <w:spacing w:after="0" w:line="240" w:lineRule="auto"/>
              <w:rPr>
                <w:b/>
              </w:rPr>
            </w:pPr>
            <w:r>
              <w:t>PBN</w:t>
            </w:r>
          </w:p>
        </w:tc>
        <w:tc>
          <w:tcPr>
            <w:tcW w:w="1023" w:type="dxa"/>
            <w:tcBorders>
              <w:top w:val="nil"/>
              <w:left w:val="nil"/>
              <w:bottom w:val="nil"/>
              <w:right w:val="nil"/>
            </w:tcBorders>
          </w:tcPr>
          <w:p w14:paraId="2A0B8250" w14:textId="77777777" w:rsidR="00C97100" w:rsidRDefault="00850C5C">
            <w:pPr>
              <w:spacing w:after="0" w:line="240" w:lineRule="auto"/>
              <w:rPr>
                <w:b/>
              </w:rPr>
            </w:pPr>
            <w:r>
              <w:t>0.43</w:t>
            </w:r>
          </w:p>
        </w:tc>
        <w:tc>
          <w:tcPr>
            <w:tcW w:w="1060" w:type="dxa"/>
            <w:tcBorders>
              <w:top w:val="nil"/>
              <w:left w:val="nil"/>
              <w:bottom w:val="nil"/>
              <w:right w:val="nil"/>
            </w:tcBorders>
          </w:tcPr>
          <w:p w14:paraId="1692EEAA" w14:textId="77777777" w:rsidR="00C97100" w:rsidRDefault="00850C5C">
            <w:pPr>
              <w:spacing w:after="0" w:line="240" w:lineRule="auto"/>
              <w:rPr>
                <w:b/>
              </w:rPr>
            </w:pPr>
            <w:r>
              <w:t>1</w:t>
            </w:r>
          </w:p>
        </w:tc>
        <w:tc>
          <w:tcPr>
            <w:tcW w:w="1054" w:type="dxa"/>
            <w:tcBorders>
              <w:top w:val="nil"/>
              <w:left w:val="nil"/>
              <w:bottom w:val="nil"/>
              <w:right w:val="nil"/>
            </w:tcBorders>
          </w:tcPr>
          <w:p w14:paraId="1DDA9AB2" w14:textId="77777777" w:rsidR="00C97100" w:rsidRDefault="00850C5C">
            <w:pPr>
              <w:spacing w:after="0" w:line="240" w:lineRule="auto"/>
              <w:rPr>
                <w:b/>
              </w:rPr>
            </w:pPr>
            <w:r>
              <w:t>-</w:t>
            </w:r>
          </w:p>
        </w:tc>
        <w:tc>
          <w:tcPr>
            <w:tcW w:w="989" w:type="dxa"/>
            <w:tcBorders>
              <w:top w:val="nil"/>
              <w:left w:val="nil"/>
              <w:bottom w:val="nil"/>
              <w:right w:val="nil"/>
            </w:tcBorders>
          </w:tcPr>
          <w:p w14:paraId="666D5536" w14:textId="77777777" w:rsidR="00C97100" w:rsidRDefault="00C97100">
            <w:pPr>
              <w:spacing w:after="0" w:line="240" w:lineRule="auto"/>
              <w:rPr>
                <w:b/>
              </w:rPr>
            </w:pPr>
          </w:p>
        </w:tc>
        <w:tc>
          <w:tcPr>
            <w:tcW w:w="1024" w:type="dxa"/>
            <w:tcBorders>
              <w:top w:val="nil"/>
              <w:left w:val="nil"/>
              <w:bottom w:val="nil"/>
              <w:right w:val="nil"/>
            </w:tcBorders>
          </w:tcPr>
          <w:p w14:paraId="0B6ADB73" w14:textId="77777777" w:rsidR="00C97100" w:rsidRDefault="00850C5C">
            <w:pPr>
              <w:spacing w:after="0" w:line="240" w:lineRule="auto"/>
              <w:rPr>
                <w:b/>
              </w:rPr>
            </w:pPr>
            <w:r>
              <w:t>0.49</w:t>
            </w:r>
          </w:p>
        </w:tc>
        <w:tc>
          <w:tcPr>
            <w:tcW w:w="1060" w:type="dxa"/>
            <w:tcBorders>
              <w:top w:val="nil"/>
              <w:left w:val="nil"/>
              <w:bottom w:val="nil"/>
              <w:right w:val="nil"/>
            </w:tcBorders>
          </w:tcPr>
          <w:p w14:paraId="1D7194A9" w14:textId="77777777" w:rsidR="00C97100" w:rsidRDefault="00850C5C">
            <w:pPr>
              <w:spacing w:after="0" w:line="240" w:lineRule="auto"/>
              <w:rPr>
                <w:b/>
              </w:rPr>
            </w:pPr>
            <w:r>
              <w:t>1</w:t>
            </w:r>
          </w:p>
        </w:tc>
        <w:tc>
          <w:tcPr>
            <w:tcW w:w="1054" w:type="dxa"/>
            <w:tcBorders>
              <w:top w:val="nil"/>
              <w:left w:val="nil"/>
              <w:bottom w:val="nil"/>
              <w:right w:val="nil"/>
            </w:tcBorders>
          </w:tcPr>
          <w:p w14:paraId="2960CE9E" w14:textId="77777777" w:rsidR="00C97100" w:rsidRDefault="00850C5C">
            <w:pPr>
              <w:spacing w:after="0" w:line="240" w:lineRule="auto"/>
              <w:rPr>
                <w:b/>
              </w:rPr>
            </w:pPr>
            <w:r>
              <w:t>-</w:t>
            </w:r>
          </w:p>
        </w:tc>
      </w:tr>
      <w:tr w:rsidR="00C97100" w14:paraId="5EC704C9" w14:textId="77777777">
        <w:tc>
          <w:tcPr>
            <w:tcW w:w="1097" w:type="dxa"/>
            <w:tcBorders>
              <w:top w:val="nil"/>
              <w:left w:val="nil"/>
              <w:bottom w:val="nil"/>
              <w:right w:val="nil"/>
            </w:tcBorders>
          </w:tcPr>
          <w:p w14:paraId="09BC2780" w14:textId="77777777" w:rsidR="00C97100" w:rsidRDefault="00C97100">
            <w:pPr>
              <w:spacing w:after="0" w:line="240" w:lineRule="auto"/>
              <w:rPr>
                <w:b/>
              </w:rPr>
            </w:pPr>
          </w:p>
        </w:tc>
        <w:tc>
          <w:tcPr>
            <w:tcW w:w="988" w:type="dxa"/>
            <w:tcBorders>
              <w:top w:val="nil"/>
              <w:left w:val="nil"/>
              <w:bottom w:val="nil"/>
              <w:right w:val="nil"/>
            </w:tcBorders>
          </w:tcPr>
          <w:p w14:paraId="12441419" w14:textId="77777777" w:rsidR="00C97100" w:rsidRDefault="00850C5C">
            <w:pPr>
              <w:spacing w:after="0" w:line="240" w:lineRule="auto"/>
              <w:rPr>
                <w:b/>
              </w:rPr>
            </w:pPr>
            <w:r>
              <w:t>SBN</w:t>
            </w:r>
          </w:p>
        </w:tc>
        <w:tc>
          <w:tcPr>
            <w:tcW w:w="1023" w:type="dxa"/>
            <w:tcBorders>
              <w:top w:val="nil"/>
              <w:left w:val="nil"/>
              <w:bottom w:val="nil"/>
              <w:right w:val="nil"/>
            </w:tcBorders>
          </w:tcPr>
          <w:p w14:paraId="58C3CF33" w14:textId="77777777" w:rsidR="00C97100" w:rsidRDefault="00850C5C">
            <w:pPr>
              <w:spacing w:after="0" w:line="240" w:lineRule="auto"/>
              <w:rPr>
                <w:b/>
              </w:rPr>
            </w:pPr>
            <w:r>
              <w:t>0.52</w:t>
            </w:r>
          </w:p>
        </w:tc>
        <w:tc>
          <w:tcPr>
            <w:tcW w:w="1060" w:type="dxa"/>
            <w:tcBorders>
              <w:top w:val="nil"/>
              <w:left w:val="nil"/>
              <w:bottom w:val="nil"/>
              <w:right w:val="nil"/>
            </w:tcBorders>
          </w:tcPr>
          <w:p w14:paraId="6AF0B719" w14:textId="77777777" w:rsidR="00C97100" w:rsidRDefault="00850C5C">
            <w:pPr>
              <w:spacing w:after="0" w:line="240" w:lineRule="auto"/>
              <w:rPr>
                <w:b/>
              </w:rPr>
            </w:pPr>
            <w:r>
              <w:t>0.60</w:t>
            </w:r>
          </w:p>
        </w:tc>
        <w:tc>
          <w:tcPr>
            <w:tcW w:w="1054" w:type="dxa"/>
            <w:tcBorders>
              <w:top w:val="nil"/>
              <w:left w:val="nil"/>
              <w:bottom w:val="nil"/>
              <w:right w:val="nil"/>
            </w:tcBorders>
          </w:tcPr>
          <w:p w14:paraId="2FAD1AE4" w14:textId="77777777" w:rsidR="00C97100" w:rsidRDefault="00850C5C">
            <w:pPr>
              <w:spacing w:after="0" w:line="240" w:lineRule="auto"/>
              <w:rPr>
                <w:b/>
              </w:rPr>
            </w:pPr>
            <w:r>
              <w:t>1</w:t>
            </w:r>
          </w:p>
        </w:tc>
        <w:tc>
          <w:tcPr>
            <w:tcW w:w="989" w:type="dxa"/>
            <w:tcBorders>
              <w:top w:val="nil"/>
              <w:left w:val="nil"/>
              <w:bottom w:val="nil"/>
              <w:right w:val="nil"/>
            </w:tcBorders>
          </w:tcPr>
          <w:p w14:paraId="1EED6A62" w14:textId="77777777" w:rsidR="00C97100" w:rsidRDefault="00C97100">
            <w:pPr>
              <w:spacing w:after="0" w:line="240" w:lineRule="auto"/>
              <w:rPr>
                <w:b/>
              </w:rPr>
            </w:pPr>
          </w:p>
        </w:tc>
        <w:tc>
          <w:tcPr>
            <w:tcW w:w="1024" w:type="dxa"/>
            <w:tcBorders>
              <w:top w:val="nil"/>
              <w:left w:val="nil"/>
              <w:bottom w:val="nil"/>
              <w:right w:val="nil"/>
            </w:tcBorders>
          </w:tcPr>
          <w:p w14:paraId="1516E501" w14:textId="77777777" w:rsidR="00C97100" w:rsidRDefault="00850C5C">
            <w:pPr>
              <w:spacing w:after="0" w:line="240" w:lineRule="auto"/>
              <w:rPr>
                <w:b/>
              </w:rPr>
            </w:pPr>
            <w:r>
              <w:t>0.79</w:t>
            </w:r>
          </w:p>
        </w:tc>
        <w:tc>
          <w:tcPr>
            <w:tcW w:w="1060" w:type="dxa"/>
            <w:tcBorders>
              <w:top w:val="nil"/>
              <w:left w:val="nil"/>
              <w:bottom w:val="nil"/>
              <w:right w:val="nil"/>
            </w:tcBorders>
          </w:tcPr>
          <w:p w14:paraId="2A5C2212" w14:textId="77777777" w:rsidR="00C97100" w:rsidRDefault="00850C5C">
            <w:pPr>
              <w:spacing w:after="0" w:line="240" w:lineRule="auto"/>
              <w:rPr>
                <w:b/>
              </w:rPr>
            </w:pPr>
            <w:r>
              <w:t>0.80</w:t>
            </w:r>
          </w:p>
        </w:tc>
        <w:tc>
          <w:tcPr>
            <w:tcW w:w="1054" w:type="dxa"/>
            <w:tcBorders>
              <w:top w:val="nil"/>
              <w:left w:val="nil"/>
              <w:bottom w:val="nil"/>
              <w:right w:val="nil"/>
            </w:tcBorders>
          </w:tcPr>
          <w:p w14:paraId="2B93C3B0" w14:textId="77777777" w:rsidR="00C97100" w:rsidRDefault="00850C5C">
            <w:pPr>
              <w:spacing w:after="0" w:line="240" w:lineRule="auto"/>
              <w:rPr>
                <w:b/>
              </w:rPr>
            </w:pPr>
            <w:r>
              <w:t>1</w:t>
            </w:r>
          </w:p>
        </w:tc>
      </w:tr>
      <w:tr w:rsidR="00C97100" w14:paraId="6B92C0AD" w14:textId="77777777">
        <w:tc>
          <w:tcPr>
            <w:tcW w:w="1097" w:type="dxa"/>
            <w:tcBorders>
              <w:top w:val="nil"/>
              <w:left w:val="nil"/>
              <w:bottom w:val="nil"/>
              <w:right w:val="nil"/>
            </w:tcBorders>
          </w:tcPr>
          <w:p w14:paraId="140F88A9" w14:textId="77777777" w:rsidR="00C97100" w:rsidRDefault="00C97100">
            <w:pPr>
              <w:spacing w:after="0" w:line="240" w:lineRule="auto"/>
              <w:rPr>
                <w:b/>
              </w:rPr>
            </w:pPr>
          </w:p>
        </w:tc>
        <w:tc>
          <w:tcPr>
            <w:tcW w:w="988" w:type="dxa"/>
            <w:tcBorders>
              <w:top w:val="nil"/>
              <w:left w:val="nil"/>
              <w:bottom w:val="nil"/>
              <w:right w:val="nil"/>
            </w:tcBorders>
          </w:tcPr>
          <w:p w14:paraId="32FA759D" w14:textId="77777777" w:rsidR="00C97100" w:rsidRDefault="00850C5C">
            <w:pPr>
              <w:spacing w:after="0" w:line="240" w:lineRule="auto"/>
              <w:rPr>
                <w:b/>
              </w:rPr>
            </w:pPr>
            <w:r>
              <w:t>PL</w:t>
            </w:r>
          </w:p>
        </w:tc>
        <w:tc>
          <w:tcPr>
            <w:tcW w:w="1023" w:type="dxa"/>
            <w:tcBorders>
              <w:top w:val="nil"/>
              <w:left w:val="nil"/>
              <w:bottom w:val="nil"/>
              <w:right w:val="nil"/>
            </w:tcBorders>
          </w:tcPr>
          <w:p w14:paraId="4D7EE70B" w14:textId="77777777" w:rsidR="00C97100" w:rsidRDefault="00850C5C">
            <w:pPr>
              <w:spacing w:after="0" w:line="240" w:lineRule="auto"/>
              <w:rPr>
                <w:b/>
              </w:rPr>
            </w:pPr>
            <w:r>
              <w:t>1</w:t>
            </w:r>
          </w:p>
        </w:tc>
        <w:tc>
          <w:tcPr>
            <w:tcW w:w="1060" w:type="dxa"/>
            <w:tcBorders>
              <w:top w:val="nil"/>
              <w:left w:val="nil"/>
              <w:bottom w:val="nil"/>
              <w:right w:val="nil"/>
            </w:tcBorders>
          </w:tcPr>
          <w:p w14:paraId="18727720" w14:textId="77777777" w:rsidR="00C97100" w:rsidRDefault="00850C5C">
            <w:pPr>
              <w:spacing w:after="0" w:line="240" w:lineRule="auto"/>
              <w:rPr>
                <w:b/>
              </w:rPr>
            </w:pPr>
            <w:r>
              <w:t>-</w:t>
            </w:r>
          </w:p>
        </w:tc>
        <w:tc>
          <w:tcPr>
            <w:tcW w:w="1054" w:type="dxa"/>
            <w:tcBorders>
              <w:top w:val="nil"/>
              <w:left w:val="nil"/>
              <w:bottom w:val="nil"/>
              <w:right w:val="nil"/>
            </w:tcBorders>
          </w:tcPr>
          <w:p w14:paraId="7A50D034" w14:textId="77777777" w:rsidR="00C97100" w:rsidRDefault="00850C5C">
            <w:pPr>
              <w:spacing w:after="0" w:line="240" w:lineRule="auto"/>
              <w:rPr>
                <w:b/>
              </w:rPr>
            </w:pPr>
            <w:r>
              <w:t>-</w:t>
            </w:r>
          </w:p>
        </w:tc>
        <w:tc>
          <w:tcPr>
            <w:tcW w:w="989" w:type="dxa"/>
            <w:tcBorders>
              <w:top w:val="nil"/>
              <w:left w:val="nil"/>
              <w:bottom w:val="nil"/>
              <w:right w:val="nil"/>
            </w:tcBorders>
          </w:tcPr>
          <w:p w14:paraId="095042F8" w14:textId="77777777" w:rsidR="00C97100" w:rsidRDefault="00C97100">
            <w:pPr>
              <w:spacing w:after="0" w:line="240" w:lineRule="auto"/>
              <w:rPr>
                <w:b/>
              </w:rPr>
            </w:pPr>
          </w:p>
        </w:tc>
        <w:tc>
          <w:tcPr>
            <w:tcW w:w="1024" w:type="dxa"/>
            <w:tcBorders>
              <w:top w:val="nil"/>
              <w:left w:val="nil"/>
              <w:bottom w:val="nil"/>
              <w:right w:val="nil"/>
            </w:tcBorders>
          </w:tcPr>
          <w:p w14:paraId="6725E31B" w14:textId="77777777" w:rsidR="00C97100" w:rsidRDefault="00850C5C">
            <w:pPr>
              <w:spacing w:after="0" w:line="240" w:lineRule="auto"/>
              <w:rPr>
                <w:b/>
              </w:rPr>
            </w:pPr>
            <w:r>
              <w:t>1</w:t>
            </w:r>
          </w:p>
        </w:tc>
        <w:tc>
          <w:tcPr>
            <w:tcW w:w="1060" w:type="dxa"/>
            <w:tcBorders>
              <w:top w:val="nil"/>
              <w:left w:val="nil"/>
              <w:bottom w:val="nil"/>
              <w:right w:val="nil"/>
            </w:tcBorders>
          </w:tcPr>
          <w:p w14:paraId="338679CC" w14:textId="77777777" w:rsidR="00C97100" w:rsidRDefault="00850C5C">
            <w:pPr>
              <w:spacing w:after="0" w:line="240" w:lineRule="auto"/>
              <w:rPr>
                <w:b/>
              </w:rPr>
            </w:pPr>
            <w:r>
              <w:t>-</w:t>
            </w:r>
          </w:p>
        </w:tc>
        <w:tc>
          <w:tcPr>
            <w:tcW w:w="1054" w:type="dxa"/>
            <w:tcBorders>
              <w:top w:val="nil"/>
              <w:left w:val="nil"/>
              <w:bottom w:val="nil"/>
              <w:right w:val="nil"/>
            </w:tcBorders>
          </w:tcPr>
          <w:p w14:paraId="48FB4BAB" w14:textId="77777777" w:rsidR="00C97100" w:rsidRDefault="00850C5C">
            <w:pPr>
              <w:spacing w:after="0" w:line="240" w:lineRule="auto"/>
              <w:rPr>
                <w:b/>
              </w:rPr>
            </w:pPr>
            <w:r>
              <w:t>-</w:t>
            </w:r>
          </w:p>
        </w:tc>
      </w:tr>
      <w:tr w:rsidR="00C97100" w14:paraId="1D20AC7F" w14:textId="77777777">
        <w:tc>
          <w:tcPr>
            <w:tcW w:w="1097" w:type="dxa"/>
            <w:tcBorders>
              <w:top w:val="nil"/>
              <w:left w:val="nil"/>
              <w:bottom w:val="nil"/>
              <w:right w:val="nil"/>
            </w:tcBorders>
          </w:tcPr>
          <w:p w14:paraId="77F699B7" w14:textId="77777777" w:rsidR="00C97100" w:rsidRDefault="00850C5C">
            <w:pPr>
              <w:spacing w:after="0" w:line="240" w:lineRule="auto"/>
              <w:rPr>
                <w:b/>
              </w:rPr>
            </w:pPr>
            <w:r>
              <w:t>MNHT</w:t>
            </w:r>
          </w:p>
        </w:tc>
        <w:tc>
          <w:tcPr>
            <w:tcW w:w="988" w:type="dxa"/>
            <w:tcBorders>
              <w:top w:val="nil"/>
              <w:left w:val="nil"/>
              <w:bottom w:val="nil"/>
              <w:right w:val="nil"/>
            </w:tcBorders>
          </w:tcPr>
          <w:p w14:paraId="4A73FED6" w14:textId="77777777" w:rsidR="00C97100" w:rsidRDefault="00850C5C">
            <w:pPr>
              <w:spacing w:after="0" w:line="240" w:lineRule="auto"/>
              <w:rPr>
                <w:b/>
              </w:rPr>
            </w:pPr>
            <w:r>
              <w:t>PBN</w:t>
            </w:r>
          </w:p>
        </w:tc>
        <w:tc>
          <w:tcPr>
            <w:tcW w:w="1023" w:type="dxa"/>
            <w:tcBorders>
              <w:top w:val="nil"/>
              <w:left w:val="nil"/>
              <w:bottom w:val="nil"/>
              <w:right w:val="nil"/>
            </w:tcBorders>
          </w:tcPr>
          <w:p w14:paraId="5F042D3C" w14:textId="77777777" w:rsidR="00C97100" w:rsidRDefault="00850C5C">
            <w:pPr>
              <w:spacing w:after="0" w:line="240" w:lineRule="auto"/>
              <w:rPr>
                <w:b/>
              </w:rPr>
            </w:pPr>
            <w:r>
              <w:t>0.56</w:t>
            </w:r>
          </w:p>
        </w:tc>
        <w:tc>
          <w:tcPr>
            <w:tcW w:w="1060" w:type="dxa"/>
            <w:tcBorders>
              <w:top w:val="nil"/>
              <w:left w:val="nil"/>
              <w:bottom w:val="nil"/>
              <w:right w:val="nil"/>
            </w:tcBorders>
          </w:tcPr>
          <w:p w14:paraId="3E483A4D" w14:textId="77777777" w:rsidR="00C97100" w:rsidRDefault="00850C5C">
            <w:pPr>
              <w:spacing w:after="0" w:line="240" w:lineRule="auto"/>
              <w:rPr>
                <w:b/>
              </w:rPr>
            </w:pPr>
            <w:r>
              <w:t>1</w:t>
            </w:r>
          </w:p>
        </w:tc>
        <w:tc>
          <w:tcPr>
            <w:tcW w:w="1054" w:type="dxa"/>
            <w:tcBorders>
              <w:top w:val="nil"/>
              <w:left w:val="nil"/>
              <w:bottom w:val="nil"/>
              <w:right w:val="nil"/>
            </w:tcBorders>
          </w:tcPr>
          <w:p w14:paraId="73F17E33" w14:textId="77777777" w:rsidR="00C97100" w:rsidRDefault="00850C5C">
            <w:pPr>
              <w:spacing w:after="0" w:line="240" w:lineRule="auto"/>
              <w:rPr>
                <w:b/>
              </w:rPr>
            </w:pPr>
            <w:r>
              <w:t>-</w:t>
            </w:r>
          </w:p>
        </w:tc>
        <w:tc>
          <w:tcPr>
            <w:tcW w:w="989" w:type="dxa"/>
            <w:tcBorders>
              <w:top w:val="nil"/>
              <w:left w:val="nil"/>
              <w:bottom w:val="nil"/>
              <w:right w:val="nil"/>
            </w:tcBorders>
          </w:tcPr>
          <w:p w14:paraId="12836FC1" w14:textId="77777777" w:rsidR="00C97100" w:rsidRDefault="00C97100">
            <w:pPr>
              <w:spacing w:after="0" w:line="240" w:lineRule="auto"/>
              <w:rPr>
                <w:b/>
              </w:rPr>
            </w:pPr>
          </w:p>
        </w:tc>
        <w:tc>
          <w:tcPr>
            <w:tcW w:w="1024" w:type="dxa"/>
            <w:tcBorders>
              <w:top w:val="nil"/>
              <w:left w:val="nil"/>
              <w:bottom w:val="nil"/>
              <w:right w:val="nil"/>
            </w:tcBorders>
          </w:tcPr>
          <w:p w14:paraId="5762F117" w14:textId="77777777" w:rsidR="00C97100" w:rsidRDefault="00850C5C">
            <w:pPr>
              <w:spacing w:after="0" w:line="240" w:lineRule="auto"/>
              <w:rPr>
                <w:b/>
              </w:rPr>
            </w:pPr>
            <w:r>
              <w:t>0.62</w:t>
            </w:r>
          </w:p>
        </w:tc>
        <w:tc>
          <w:tcPr>
            <w:tcW w:w="1060" w:type="dxa"/>
            <w:tcBorders>
              <w:top w:val="nil"/>
              <w:left w:val="nil"/>
              <w:bottom w:val="nil"/>
              <w:right w:val="nil"/>
            </w:tcBorders>
          </w:tcPr>
          <w:p w14:paraId="09C7DF1E" w14:textId="77777777" w:rsidR="00C97100" w:rsidRDefault="00850C5C">
            <w:pPr>
              <w:spacing w:after="0" w:line="240" w:lineRule="auto"/>
              <w:rPr>
                <w:b/>
              </w:rPr>
            </w:pPr>
            <w:r>
              <w:t>1</w:t>
            </w:r>
          </w:p>
        </w:tc>
        <w:tc>
          <w:tcPr>
            <w:tcW w:w="1054" w:type="dxa"/>
            <w:tcBorders>
              <w:top w:val="nil"/>
              <w:left w:val="nil"/>
              <w:bottom w:val="nil"/>
              <w:right w:val="nil"/>
            </w:tcBorders>
          </w:tcPr>
          <w:p w14:paraId="53C73A9E" w14:textId="77777777" w:rsidR="00C97100" w:rsidRDefault="00850C5C">
            <w:pPr>
              <w:spacing w:after="0" w:line="240" w:lineRule="auto"/>
              <w:rPr>
                <w:b/>
              </w:rPr>
            </w:pPr>
            <w:r>
              <w:t>-</w:t>
            </w:r>
          </w:p>
        </w:tc>
      </w:tr>
      <w:tr w:rsidR="00C97100" w14:paraId="2D502697" w14:textId="77777777">
        <w:tc>
          <w:tcPr>
            <w:tcW w:w="1097" w:type="dxa"/>
            <w:tcBorders>
              <w:top w:val="nil"/>
              <w:left w:val="nil"/>
              <w:bottom w:val="nil"/>
              <w:right w:val="nil"/>
            </w:tcBorders>
          </w:tcPr>
          <w:p w14:paraId="09864999" w14:textId="77777777" w:rsidR="00C97100" w:rsidRDefault="00C97100">
            <w:pPr>
              <w:spacing w:after="0" w:line="240" w:lineRule="auto"/>
              <w:rPr>
                <w:b/>
              </w:rPr>
            </w:pPr>
          </w:p>
        </w:tc>
        <w:tc>
          <w:tcPr>
            <w:tcW w:w="988" w:type="dxa"/>
            <w:tcBorders>
              <w:top w:val="nil"/>
              <w:left w:val="nil"/>
              <w:bottom w:val="nil"/>
              <w:right w:val="nil"/>
            </w:tcBorders>
          </w:tcPr>
          <w:p w14:paraId="7FC234AA" w14:textId="77777777" w:rsidR="00C97100" w:rsidRDefault="00850C5C">
            <w:pPr>
              <w:spacing w:after="0" w:line="240" w:lineRule="auto"/>
              <w:rPr>
                <w:b/>
              </w:rPr>
            </w:pPr>
            <w:r>
              <w:t>SBN</w:t>
            </w:r>
          </w:p>
        </w:tc>
        <w:tc>
          <w:tcPr>
            <w:tcW w:w="1023" w:type="dxa"/>
            <w:tcBorders>
              <w:top w:val="nil"/>
              <w:left w:val="nil"/>
              <w:bottom w:val="nil"/>
              <w:right w:val="nil"/>
            </w:tcBorders>
          </w:tcPr>
          <w:p w14:paraId="586B65E7" w14:textId="77777777" w:rsidR="00C97100" w:rsidRDefault="00850C5C">
            <w:pPr>
              <w:spacing w:after="0" w:line="240" w:lineRule="auto"/>
              <w:rPr>
                <w:b/>
              </w:rPr>
            </w:pPr>
            <w:r>
              <w:t>0.68</w:t>
            </w:r>
          </w:p>
        </w:tc>
        <w:tc>
          <w:tcPr>
            <w:tcW w:w="1060" w:type="dxa"/>
            <w:tcBorders>
              <w:top w:val="nil"/>
              <w:left w:val="nil"/>
              <w:bottom w:val="nil"/>
              <w:right w:val="nil"/>
            </w:tcBorders>
          </w:tcPr>
          <w:p w14:paraId="2B312A68" w14:textId="77777777" w:rsidR="00C97100" w:rsidRDefault="00850C5C">
            <w:pPr>
              <w:spacing w:after="0" w:line="240" w:lineRule="auto"/>
              <w:rPr>
                <w:b/>
              </w:rPr>
            </w:pPr>
            <w:r>
              <w:t>0.67</w:t>
            </w:r>
          </w:p>
        </w:tc>
        <w:tc>
          <w:tcPr>
            <w:tcW w:w="1054" w:type="dxa"/>
            <w:tcBorders>
              <w:top w:val="nil"/>
              <w:left w:val="nil"/>
              <w:bottom w:val="nil"/>
              <w:right w:val="nil"/>
            </w:tcBorders>
          </w:tcPr>
          <w:p w14:paraId="1834A94E" w14:textId="77777777" w:rsidR="00C97100" w:rsidRDefault="00850C5C">
            <w:pPr>
              <w:spacing w:after="0" w:line="240" w:lineRule="auto"/>
              <w:rPr>
                <w:b/>
              </w:rPr>
            </w:pPr>
            <w:r>
              <w:t>1</w:t>
            </w:r>
          </w:p>
        </w:tc>
        <w:tc>
          <w:tcPr>
            <w:tcW w:w="989" w:type="dxa"/>
            <w:tcBorders>
              <w:top w:val="nil"/>
              <w:left w:val="nil"/>
              <w:bottom w:val="nil"/>
              <w:right w:val="nil"/>
            </w:tcBorders>
          </w:tcPr>
          <w:p w14:paraId="374FE0CA" w14:textId="77777777" w:rsidR="00C97100" w:rsidRDefault="00C97100">
            <w:pPr>
              <w:spacing w:after="0" w:line="240" w:lineRule="auto"/>
              <w:rPr>
                <w:b/>
              </w:rPr>
            </w:pPr>
          </w:p>
        </w:tc>
        <w:tc>
          <w:tcPr>
            <w:tcW w:w="1024" w:type="dxa"/>
            <w:tcBorders>
              <w:top w:val="nil"/>
              <w:left w:val="nil"/>
              <w:bottom w:val="nil"/>
              <w:right w:val="nil"/>
            </w:tcBorders>
          </w:tcPr>
          <w:p w14:paraId="0E6F7BDA" w14:textId="77777777" w:rsidR="00C97100" w:rsidRDefault="00850C5C">
            <w:pPr>
              <w:spacing w:after="0" w:line="240" w:lineRule="auto"/>
              <w:rPr>
                <w:b/>
              </w:rPr>
            </w:pPr>
            <w:r>
              <w:t>0.74</w:t>
            </w:r>
          </w:p>
        </w:tc>
        <w:tc>
          <w:tcPr>
            <w:tcW w:w="1060" w:type="dxa"/>
            <w:tcBorders>
              <w:top w:val="nil"/>
              <w:left w:val="nil"/>
              <w:bottom w:val="nil"/>
              <w:right w:val="nil"/>
            </w:tcBorders>
          </w:tcPr>
          <w:p w14:paraId="65EF2532" w14:textId="77777777" w:rsidR="00C97100" w:rsidRDefault="00850C5C">
            <w:pPr>
              <w:spacing w:after="0" w:line="240" w:lineRule="auto"/>
              <w:rPr>
                <w:b/>
              </w:rPr>
            </w:pPr>
            <w:r>
              <w:t>0.86</w:t>
            </w:r>
          </w:p>
        </w:tc>
        <w:tc>
          <w:tcPr>
            <w:tcW w:w="1054" w:type="dxa"/>
            <w:tcBorders>
              <w:top w:val="nil"/>
              <w:left w:val="nil"/>
              <w:bottom w:val="nil"/>
              <w:right w:val="nil"/>
            </w:tcBorders>
          </w:tcPr>
          <w:p w14:paraId="2272E88D" w14:textId="77777777" w:rsidR="00C97100" w:rsidRDefault="00850C5C">
            <w:pPr>
              <w:spacing w:after="0" w:line="240" w:lineRule="auto"/>
              <w:rPr>
                <w:b/>
              </w:rPr>
            </w:pPr>
            <w:r>
              <w:t>1</w:t>
            </w:r>
          </w:p>
        </w:tc>
      </w:tr>
      <w:tr w:rsidR="00C97100" w14:paraId="052F625C" w14:textId="77777777">
        <w:tc>
          <w:tcPr>
            <w:tcW w:w="1097" w:type="dxa"/>
            <w:tcBorders>
              <w:top w:val="nil"/>
              <w:left w:val="nil"/>
              <w:bottom w:val="nil"/>
              <w:right w:val="nil"/>
            </w:tcBorders>
          </w:tcPr>
          <w:p w14:paraId="76E53FA0" w14:textId="77777777" w:rsidR="00C97100" w:rsidRDefault="00C97100">
            <w:pPr>
              <w:spacing w:after="0" w:line="240" w:lineRule="auto"/>
              <w:rPr>
                <w:b/>
              </w:rPr>
            </w:pPr>
          </w:p>
        </w:tc>
        <w:tc>
          <w:tcPr>
            <w:tcW w:w="988" w:type="dxa"/>
            <w:tcBorders>
              <w:top w:val="nil"/>
              <w:left w:val="nil"/>
              <w:bottom w:val="nil"/>
              <w:right w:val="nil"/>
            </w:tcBorders>
          </w:tcPr>
          <w:p w14:paraId="53C6D5FC" w14:textId="77777777" w:rsidR="00C97100" w:rsidRDefault="00850C5C">
            <w:pPr>
              <w:spacing w:after="0" w:line="240" w:lineRule="auto"/>
              <w:rPr>
                <w:b/>
              </w:rPr>
            </w:pPr>
            <w:r>
              <w:t>PL</w:t>
            </w:r>
          </w:p>
        </w:tc>
        <w:tc>
          <w:tcPr>
            <w:tcW w:w="1023" w:type="dxa"/>
            <w:tcBorders>
              <w:top w:val="nil"/>
              <w:left w:val="nil"/>
              <w:bottom w:val="nil"/>
              <w:right w:val="nil"/>
            </w:tcBorders>
          </w:tcPr>
          <w:p w14:paraId="0E0BFDF1" w14:textId="77777777" w:rsidR="00C97100" w:rsidRDefault="00850C5C">
            <w:pPr>
              <w:spacing w:after="0" w:line="240" w:lineRule="auto"/>
              <w:rPr>
                <w:b/>
              </w:rPr>
            </w:pPr>
            <w:r>
              <w:t>1</w:t>
            </w:r>
          </w:p>
        </w:tc>
        <w:tc>
          <w:tcPr>
            <w:tcW w:w="1060" w:type="dxa"/>
            <w:tcBorders>
              <w:top w:val="nil"/>
              <w:left w:val="nil"/>
              <w:bottom w:val="nil"/>
              <w:right w:val="nil"/>
            </w:tcBorders>
          </w:tcPr>
          <w:p w14:paraId="7D19AE69" w14:textId="77777777" w:rsidR="00C97100" w:rsidRDefault="00850C5C">
            <w:pPr>
              <w:spacing w:after="0" w:line="240" w:lineRule="auto"/>
              <w:rPr>
                <w:b/>
              </w:rPr>
            </w:pPr>
            <w:r>
              <w:t>-</w:t>
            </w:r>
          </w:p>
        </w:tc>
        <w:tc>
          <w:tcPr>
            <w:tcW w:w="1054" w:type="dxa"/>
            <w:tcBorders>
              <w:top w:val="nil"/>
              <w:left w:val="nil"/>
              <w:bottom w:val="nil"/>
              <w:right w:val="nil"/>
            </w:tcBorders>
          </w:tcPr>
          <w:p w14:paraId="5D44E442" w14:textId="77777777" w:rsidR="00C97100" w:rsidRDefault="00850C5C">
            <w:pPr>
              <w:spacing w:after="0" w:line="240" w:lineRule="auto"/>
              <w:rPr>
                <w:b/>
              </w:rPr>
            </w:pPr>
            <w:r>
              <w:t>-</w:t>
            </w:r>
          </w:p>
        </w:tc>
        <w:tc>
          <w:tcPr>
            <w:tcW w:w="989" w:type="dxa"/>
            <w:tcBorders>
              <w:top w:val="nil"/>
              <w:left w:val="nil"/>
              <w:bottom w:val="nil"/>
              <w:right w:val="nil"/>
            </w:tcBorders>
          </w:tcPr>
          <w:p w14:paraId="36F5AA65" w14:textId="77777777" w:rsidR="00C97100" w:rsidRDefault="00C97100">
            <w:pPr>
              <w:spacing w:after="0" w:line="240" w:lineRule="auto"/>
              <w:rPr>
                <w:b/>
              </w:rPr>
            </w:pPr>
          </w:p>
        </w:tc>
        <w:tc>
          <w:tcPr>
            <w:tcW w:w="1024" w:type="dxa"/>
            <w:tcBorders>
              <w:top w:val="nil"/>
              <w:left w:val="nil"/>
              <w:bottom w:val="nil"/>
              <w:right w:val="nil"/>
            </w:tcBorders>
          </w:tcPr>
          <w:p w14:paraId="0996A62F" w14:textId="77777777" w:rsidR="00C97100" w:rsidRDefault="00850C5C">
            <w:pPr>
              <w:spacing w:after="0" w:line="240" w:lineRule="auto"/>
              <w:rPr>
                <w:b/>
              </w:rPr>
            </w:pPr>
            <w:r>
              <w:t>1</w:t>
            </w:r>
          </w:p>
        </w:tc>
        <w:tc>
          <w:tcPr>
            <w:tcW w:w="1060" w:type="dxa"/>
            <w:tcBorders>
              <w:top w:val="nil"/>
              <w:left w:val="nil"/>
              <w:bottom w:val="nil"/>
              <w:right w:val="nil"/>
            </w:tcBorders>
          </w:tcPr>
          <w:p w14:paraId="7372031B" w14:textId="77777777" w:rsidR="00C97100" w:rsidRDefault="00850C5C">
            <w:pPr>
              <w:spacing w:after="0" w:line="240" w:lineRule="auto"/>
              <w:rPr>
                <w:b/>
              </w:rPr>
            </w:pPr>
            <w:r>
              <w:t>-</w:t>
            </w:r>
          </w:p>
        </w:tc>
        <w:tc>
          <w:tcPr>
            <w:tcW w:w="1054" w:type="dxa"/>
            <w:tcBorders>
              <w:top w:val="nil"/>
              <w:left w:val="nil"/>
              <w:bottom w:val="nil"/>
              <w:right w:val="nil"/>
            </w:tcBorders>
          </w:tcPr>
          <w:p w14:paraId="77EE1F30" w14:textId="77777777" w:rsidR="00C97100" w:rsidRDefault="00850C5C">
            <w:pPr>
              <w:spacing w:after="0" w:line="240" w:lineRule="auto"/>
              <w:rPr>
                <w:b/>
              </w:rPr>
            </w:pPr>
            <w:r>
              <w:t>-</w:t>
            </w:r>
          </w:p>
        </w:tc>
      </w:tr>
      <w:tr w:rsidR="00C97100" w14:paraId="45533669" w14:textId="77777777">
        <w:tc>
          <w:tcPr>
            <w:tcW w:w="1097" w:type="dxa"/>
            <w:tcBorders>
              <w:top w:val="nil"/>
              <w:left w:val="nil"/>
              <w:bottom w:val="nil"/>
              <w:right w:val="nil"/>
            </w:tcBorders>
          </w:tcPr>
          <w:p w14:paraId="05DD28E2" w14:textId="77777777" w:rsidR="00C97100" w:rsidRDefault="00850C5C">
            <w:pPr>
              <w:spacing w:after="0" w:line="240" w:lineRule="auto"/>
              <w:rPr>
                <w:b/>
              </w:rPr>
            </w:pPr>
            <w:r>
              <w:t>CLMB</w:t>
            </w:r>
          </w:p>
        </w:tc>
        <w:tc>
          <w:tcPr>
            <w:tcW w:w="988" w:type="dxa"/>
            <w:tcBorders>
              <w:top w:val="nil"/>
              <w:left w:val="nil"/>
              <w:bottom w:val="nil"/>
              <w:right w:val="nil"/>
            </w:tcBorders>
          </w:tcPr>
          <w:p w14:paraId="10762831" w14:textId="77777777" w:rsidR="00C97100" w:rsidRDefault="00850C5C">
            <w:pPr>
              <w:spacing w:after="0" w:line="240" w:lineRule="auto"/>
              <w:rPr>
                <w:b/>
              </w:rPr>
            </w:pPr>
            <w:r>
              <w:t>PBN</w:t>
            </w:r>
          </w:p>
        </w:tc>
        <w:tc>
          <w:tcPr>
            <w:tcW w:w="1023" w:type="dxa"/>
            <w:tcBorders>
              <w:top w:val="nil"/>
              <w:left w:val="nil"/>
              <w:bottom w:val="nil"/>
              <w:right w:val="nil"/>
            </w:tcBorders>
          </w:tcPr>
          <w:p w14:paraId="1FF09B39" w14:textId="77777777" w:rsidR="00C97100" w:rsidRDefault="00850C5C">
            <w:pPr>
              <w:spacing w:after="0" w:line="240" w:lineRule="auto"/>
              <w:rPr>
                <w:b/>
              </w:rPr>
            </w:pPr>
            <w:r>
              <w:t>0.36</w:t>
            </w:r>
          </w:p>
        </w:tc>
        <w:tc>
          <w:tcPr>
            <w:tcW w:w="1060" w:type="dxa"/>
            <w:tcBorders>
              <w:top w:val="nil"/>
              <w:left w:val="nil"/>
              <w:bottom w:val="nil"/>
              <w:right w:val="nil"/>
            </w:tcBorders>
          </w:tcPr>
          <w:p w14:paraId="6C7F8EC1" w14:textId="77777777" w:rsidR="00C97100" w:rsidRDefault="00850C5C">
            <w:pPr>
              <w:spacing w:after="0" w:line="240" w:lineRule="auto"/>
              <w:rPr>
                <w:b/>
              </w:rPr>
            </w:pPr>
            <w:r>
              <w:t>1</w:t>
            </w:r>
          </w:p>
        </w:tc>
        <w:tc>
          <w:tcPr>
            <w:tcW w:w="1054" w:type="dxa"/>
            <w:tcBorders>
              <w:top w:val="nil"/>
              <w:left w:val="nil"/>
              <w:bottom w:val="nil"/>
              <w:right w:val="nil"/>
            </w:tcBorders>
          </w:tcPr>
          <w:p w14:paraId="74947307" w14:textId="77777777" w:rsidR="00C97100" w:rsidRDefault="00850C5C">
            <w:pPr>
              <w:spacing w:after="0" w:line="240" w:lineRule="auto"/>
              <w:rPr>
                <w:b/>
              </w:rPr>
            </w:pPr>
            <w:r>
              <w:t>-</w:t>
            </w:r>
          </w:p>
        </w:tc>
        <w:tc>
          <w:tcPr>
            <w:tcW w:w="989" w:type="dxa"/>
            <w:tcBorders>
              <w:top w:val="nil"/>
              <w:left w:val="nil"/>
              <w:bottom w:val="nil"/>
              <w:right w:val="nil"/>
            </w:tcBorders>
          </w:tcPr>
          <w:p w14:paraId="7E0DC98D" w14:textId="77777777" w:rsidR="00C97100" w:rsidRDefault="00C97100">
            <w:pPr>
              <w:spacing w:after="0" w:line="240" w:lineRule="auto"/>
              <w:rPr>
                <w:b/>
              </w:rPr>
            </w:pPr>
          </w:p>
        </w:tc>
        <w:tc>
          <w:tcPr>
            <w:tcW w:w="1024" w:type="dxa"/>
            <w:tcBorders>
              <w:top w:val="nil"/>
              <w:left w:val="nil"/>
              <w:bottom w:val="nil"/>
              <w:right w:val="nil"/>
            </w:tcBorders>
          </w:tcPr>
          <w:p w14:paraId="71FA29B8" w14:textId="77777777" w:rsidR="00C97100" w:rsidRDefault="00850C5C">
            <w:pPr>
              <w:spacing w:after="0" w:line="240" w:lineRule="auto"/>
              <w:rPr>
                <w:b/>
              </w:rPr>
            </w:pPr>
            <w:r>
              <w:t>0.50</w:t>
            </w:r>
          </w:p>
        </w:tc>
        <w:tc>
          <w:tcPr>
            <w:tcW w:w="1060" w:type="dxa"/>
            <w:tcBorders>
              <w:top w:val="nil"/>
              <w:left w:val="nil"/>
              <w:bottom w:val="nil"/>
              <w:right w:val="nil"/>
            </w:tcBorders>
          </w:tcPr>
          <w:p w14:paraId="251F6FA8" w14:textId="77777777" w:rsidR="00C97100" w:rsidRDefault="00850C5C">
            <w:pPr>
              <w:spacing w:after="0" w:line="240" w:lineRule="auto"/>
              <w:rPr>
                <w:b/>
              </w:rPr>
            </w:pPr>
            <w:r>
              <w:t>1</w:t>
            </w:r>
          </w:p>
        </w:tc>
        <w:tc>
          <w:tcPr>
            <w:tcW w:w="1054" w:type="dxa"/>
            <w:tcBorders>
              <w:top w:val="nil"/>
              <w:left w:val="nil"/>
              <w:bottom w:val="nil"/>
              <w:right w:val="nil"/>
            </w:tcBorders>
          </w:tcPr>
          <w:p w14:paraId="420B4497" w14:textId="77777777" w:rsidR="00C97100" w:rsidRDefault="00850C5C">
            <w:pPr>
              <w:spacing w:after="0" w:line="240" w:lineRule="auto"/>
              <w:rPr>
                <w:b/>
              </w:rPr>
            </w:pPr>
            <w:r>
              <w:t>-</w:t>
            </w:r>
          </w:p>
        </w:tc>
      </w:tr>
      <w:tr w:rsidR="00C97100" w14:paraId="7E6D3779" w14:textId="77777777">
        <w:tc>
          <w:tcPr>
            <w:tcW w:w="1097" w:type="dxa"/>
            <w:tcBorders>
              <w:top w:val="nil"/>
              <w:left w:val="nil"/>
              <w:bottom w:val="nil"/>
              <w:right w:val="nil"/>
            </w:tcBorders>
          </w:tcPr>
          <w:p w14:paraId="245B4704" w14:textId="77777777" w:rsidR="00C97100" w:rsidRDefault="00C97100">
            <w:pPr>
              <w:spacing w:after="0" w:line="240" w:lineRule="auto"/>
              <w:rPr>
                <w:b/>
              </w:rPr>
            </w:pPr>
          </w:p>
        </w:tc>
        <w:tc>
          <w:tcPr>
            <w:tcW w:w="988" w:type="dxa"/>
            <w:tcBorders>
              <w:top w:val="nil"/>
              <w:left w:val="nil"/>
              <w:bottom w:val="nil"/>
              <w:right w:val="nil"/>
            </w:tcBorders>
          </w:tcPr>
          <w:p w14:paraId="5CC03B5E" w14:textId="77777777" w:rsidR="00C97100" w:rsidRDefault="00850C5C">
            <w:pPr>
              <w:spacing w:after="0" w:line="240" w:lineRule="auto"/>
              <w:rPr>
                <w:b/>
              </w:rPr>
            </w:pPr>
            <w:r>
              <w:t>SBN</w:t>
            </w:r>
          </w:p>
        </w:tc>
        <w:tc>
          <w:tcPr>
            <w:tcW w:w="1023" w:type="dxa"/>
            <w:tcBorders>
              <w:top w:val="nil"/>
              <w:left w:val="nil"/>
              <w:bottom w:val="nil"/>
              <w:right w:val="nil"/>
            </w:tcBorders>
          </w:tcPr>
          <w:p w14:paraId="55B279F6" w14:textId="77777777" w:rsidR="00C97100" w:rsidRDefault="00850C5C">
            <w:pPr>
              <w:spacing w:after="0" w:line="240" w:lineRule="auto"/>
              <w:rPr>
                <w:b/>
              </w:rPr>
            </w:pPr>
            <w:r>
              <w:t>0.40</w:t>
            </w:r>
          </w:p>
        </w:tc>
        <w:tc>
          <w:tcPr>
            <w:tcW w:w="1060" w:type="dxa"/>
            <w:tcBorders>
              <w:top w:val="nil"/>
              <w:left w:val="nil"/>
              <w:bottom w:val="nil"/>
              <w:right w:val="nil"/>
            </w:tcBorders>
          </w:tcPr>
          <w:p w14:paraId="3AFDB306" w14:textId="77777777" w:rsidR="00C97100" w:rsidRDefault="00850C5C">
            <w:pPr>
              <w:spacing w:after="0" w:line="240" w:lineRule="auto"/>
              <w:rPr>
                <w:b/>
              </w:rPr>
            </w:pPr>
            <w:r>
              <w:t>0.50</w:t>
            </w:r>
          </w:p>
        </w:tc>
        <w:tc>
          <w:tcPr>
            <w:tcW w:w="1054" w:type="dxa"/>
            <w:tcBorders>
              <w:top w:val="nil"/>
              <w:left w:val="nil"/>
              <w:bottom w:val="nil"/>
              <w:right w:val="nil"/>
            </w:tcBorders>
          </w:tcPr>
          <w:p w14:paraId="31C9D329" w14:textId="77777777" w:rsidR="00C97100" w:rsidRDefault="00850C5C">
            <w:pPr>
              <w:spacing w:after="0" w:line="240" w:lineRule="auto"/>
              <w:rPr>
                <w:b/>
              </w:rPr>
            </w:pPr>
            <w:r>
              <w:t>1</w:t>
            </w:r>
          </w:p>
        </w:tc>
        <w:tc>
          <w:tcPr>
            <w:tcW w:w="989" w:type="dxa"/>
            <w:tcBorders>
              <w:top w:val="nil"/>
              <w:left w:val="nil"/>
              <w:bottom w:val="nil"/>
              <w:right w:val="nil"/>
            </w:tcBorders>
          </w:tcPr>
          <w:p w14:paraId="26B6878A" w14:textId="77777777" w:rsidR="00C97100" w:rsidRDefault="00C97100">
            <w:pPr>
              <w:spacing w:after="0" w:line="240" w:lineRule="auto"/>
              <w:rPr>
                <w:b/>
              </w:rPr>
            </w:pPr>
          </w:p>
        </w:tc>
        <w:tc>
          <w:tcPr>
            <w:tcW w:w="1024" w:type="dxa"/>
            <w:tcBorders>
              <w:top w:val="nil"/>
              <w:left w:val="nil"/>
              <w:bottom w:val="nil"/>
              <w:right w:val="nil"/>
            </w:tcBorders>
          </w:tcPr>
          <w:p w14:paraId="437A8316" w14:textId="77777777" w:rsidR="00C97100" w:rsidRDefault="00850C5C">
            <w:pPr>
              <w:spacing w:after="0" w:line="240" w:lineRule="auto"/>
              <w:rPr>
                <w:b/>
              </w:rPr>
            </w:pPr>
            <w:r>
              <w:t>0.88</w:t>
            </w:r>
          </w:p>
        </w:tc>
        <w:tc>
          <w:tcPr>
            <w:tcW w:w="1060" w:type="dxa"/>
            <w:tcBorders>
              <w:top w:val="nil"/>
              <w:left w:val="nil"/>
              <w:bottom w:val="nil"/>
              <w:right w:val="nil"/>
            </w:tcBorders>
          </w:tcPr>
          <w:p w14:paraId="4E03C78C" w14:textId="77777777" w:rsidR="00C97100" w:rsidRDefault="00850C5C">
            <w:pPr>
              <w:spacing w:after="0" w:line="240" w:lineRule="auto"/>
              <w:rPr>
                <w:b/>
              </w:rPr>
            </w:pPr>
            <w:r>
              <w:t>0.97</w:t>
            </w:r>
          </w:p>
        </w:tc>
        <w:tc>
          <w:tcPr>
            <w:tcW w:w="1054" w:type="dxa"/>
            <w:tcBorders>
              <w:top w:val="nil"/>
              <w:left w:val="nil"/>
              <w:bottom w:val="nil"/>
              <w:right w:val="nil"/>
            </w:tcBorders>
          </w:tcPr>
          <w:p w14:paraId="020B1690" w14:textId="77777777" w:rsidR="00C97100" w:rsidRDefault="00850C5C">
            <w:pPr>
              <w:spacing w:after="0" w:line="240" w:lineRule="auto"/>
              <w:rPr>
                <w:b/>
              </w:rPr>
            </w:pPr>
            <w:r>
              <w:t>1</w:t>
            </w:r>
          </w:p>
        </w:tc>
      </w:tr>
      <w:tr w:rsidR="00C97100" w14:paraId="115E10BB" w14:textId="77777777">
        <w:tc>
          <w:tcPr>
            <w:tcW w:w="1097" w:type="dxa"/>
            <w:tcBorders>
              <w:top w:val="nil"/>
              <w:left w:val="nil"/>
              <w:bottom w:val="nil"/>
              <w:right w:val="nil"/>
            </w:tcBorders>
          </w:tcPr>
          <w:p w14:paraId="3EF620C2" w14:textId="77777777" w:rsidR="00C97100" w:rsidRDefault="00C97100">
            <w:pPr>
              <w:spacing w:after="0" w:line="240" w:lineRule="auto"/>
              <w:rPr>
                <w:b/>
              </w:rPr>
            </w:pPr>
          </w:p>
        </w:tc>
        <w:tc>
          <w:tcPr>
            <w:tcW w:w="988" w:type="dxa"/>
            <w:tcBorders>
              <w:top w:val="nil"/>
              <w:left w:val="nil"/>
              <w:bottom w:val="nil"/>
              <w:right w:val="nil"/>
            </w:tcBorders>
          </w:tcPr>
          <w:p w14:paraId="0353905E" w14:textId="77777777" w:rsidR="00C97100" w:rsidRDefault="00850C5C">
            <w:pPr>
              <w:spacing w:after="0" w:line="240" w:lineRule="auto"/>
              <w:rPr>
                <w:b/>
              </w:rPr>
            </w:pPr>
            <w:r>
              <w:t>PL</w:t>
            </w:r>
          </w:p>
        </w:tc>
        <w:tc>
          <w:tcPr>
            <w:tcW w:w="1023" w:type="dxa"/>
            <w:tcBorders>
              <w:top w:val="nil"/>
              <w:left w:val="nil"/>
              <w:bottom w:val="nil"/>
              <w:right w:val="nil"/>
            </w:tcBorders>
          </w:tcPr>
          <w:p w14:paraId="37D60A1D" w14:textId="77777777" w:rsidR="00C97100" w:rsidRDefault="00850C5C">
            <w:pPr>
              <w:spacing w:after="0" w:line="240" w:lineRule="auto"/>
              <w:rPr>
                <w:b/>
              </w:rPr>
            </w:pPr>
            <w:r>
              <w:t>1</w:t>
            </w:r>
          </w:p>
        </w:tc>
        <w:tc>
          <w:tcPr>
            <w:tcW w:w="1060" w:type="dxa"/>
            <w:tcBorders>
              <w:top w:val="nil"/>
              <w:left w:val="nil"/>
              <w:bottom w:val="nil"/>
              <w:right w:val="nil"/>
            </w:tcBorders>
          </w:tcPr>
          <w:p w14:paraId="294EDB92" w14:textId="77777777" w:rsidR="00C97100" w:rsidRDefault="00850C5C">
            <w:pPr>
              <w:spacing w:after="0" w:line="240" w:lineRule="auto"/>
              <w:rPr>
                <w:b/>
              </w:rPr>
            </w:pPr>
            <w:r>
              <w:t>-</w:t>
            </w:r>
          </w:p>
        </w:tc>
        <w:tc>
          <w:tcPr>
            <w:tcW w:w="1054" w:type="dxa"/>
            <w:tcBorders>
              <w:top w:val="nil"/>
              <w:left w:val="nil"/>
              <w:bottom w:val="nil"/>
              <w:right w:val="nil"/>
            </w:tcBorders>
          </w:tcPr>
          <w:p w14:paraId="514A4322" w14:textId="77777777" w:rsidR="00C97100" w:rsidRDefault="00850C5C">
            <w:pPr>
              <w:spacing w:after="0" w:line="240" w:lineRule="auto"/>
              <w:rPr>
                <w:b/>
              </w:rPr>
            </w:pPr>
            <w:r>
              <w:t>-</w:t>
            </w:r>
          </w:p>
        </w:tc>
        <w:tc>
          <w:tcPr>
            <w:tcW w:w="989" w:type="dxa"/>
            <w:tcBorders>
              <w:top w:val="nil"/>
              <w:left w:val="nil"/>
              <w:bottom w:val="nil"/>
              <w:right w:val="nil"/>
            </w:tcBorders>
          </w:tcPr>
          <w:p w14:paraId="28FE5A0D" w14:textId="77777777" w:rsidR="00C97100" w:rsidRDefault="00C97100">
            <w:pPr>
              <w:spacing w:after="0" w:line="240" w:lineRule="auto"/>
              <w:rPr>
                <w:b/>
              </w:rPr>
            </w:pPr>
          </w:p>
        </w:tc>
        <w:tc>
          <w:tcPr>
            <w:tcW w:w="1024" w:type="dxa"/>
            <w:tcBorders>
              <w:top w:val="nil"/>
              <w:left w:val="nil"/>
              <w:bottom w:val="nil"/>
              <w:right w:val="nil"/>
            </w:tcBorders>
          </w:tcPr>
          <w:p w14:paraId="40D17160" w14:textId="77777777" w:rsidR="00C97100" w:rsidRDefault="00850C5C">
            <w:pPr>
              <w:spacing w:after="0" w:line="240" w:lineRule="auto"/>
              <w:rPr>
                <w:b/>
              </w:rPr>
            </w:pPr>
            <w:r>
              <w:t>1</w:t>
            </w:r>
          </w:p>
        </w:tc>
        <w:tc>
          <w:tcPr>
            <w:tcW w:w="1060" w:type="dxa"/>
            <w:tcBorders>
              <w:top w:val="nil"/>
              <w:left w:val="nil"/>
              <w:bottom w:val="nil"/>
              <w:right w:val="nil"/>
            </w:tcBorders>
          </w:tcPr>
          <w:p w14:paraId="3DF742BF" w14:textId="77777777" w:rsidR="00C97100" w:rsidRDefault="00850C5C">
            <w:pPr>
              <w:spacing w:after="0" w:line="240" w:lineRule="auto"/>
              <w:rPr>
                <w:b/>
              </w:rPr>
            </w:pPr>
            <w:r>
              <w:t>-</w:t>
            </w:r>
          </w:p>
        </w:tc>
        <w:tc>
          <w:tcPr>
            <w:tcW w:w="1054" w:type="dxa"/>
            <w:tcBorders>
              <w:top w:val="nil"/>
              <w:left w:val="nil"/>
              <w:bottom w:val="nil"/>
              <w:right w:val="nil"/>
            </w:tcBorders>
          </w:tcPr>
          <w:p w14:paraId="51C86F2E" w14:textId="77777777" w:rsidR="00C97100" w:rsidRDefault="00850C5C">
            <w:pPr>
              <w:spacing w:after="0" w:line="240" w:lineRule="auto"/>
              <w:rPr>
                <w:b/>
              </w:rPr>
            </w:pPr>
            <w:r>
              <w:t>-</w:t>
            </w:r>
          </w:p>
        </w:tc>
      </w:tr>
      <w:tr w:rsidR="00C97100" w14:paraId="3CADCB5D" w14:textId="77777777">
        <w:tc>
          <w:tcPr>
            <w:tcW w:w="1097" w:type="dxa"/>
            <w:tcBorders>
              <w:top w:val="nil"/>
              <w:left w:val="nil"/>
              <w:bottom w:val="nil"/>
              <w:right w:val="nil"/>
            </w:tcBorders>
          </w:tcPr>
          <w:p w14:paraId="60B48151" w14:textId="77777777" w:rsidR="00C97100" w:rsidRDefault="00850C5C">
            <w:pPr>
              <w:spacing w:after="0" w:line="240" w:lineRule="auto"/>
              <w:rPr>
                <w:b/>
              </w:rPr>
            </w:pPr>
            <w:r>
              <w:t>STIL</w:t>
            </w:r>
          </w:p>
        </w:tc>
        <w:tc>
          <w:tcPr>
            <w:tcW w:w="988" w:type="dxa"/>
            <w:tcBorders>
              <w:top w:val="nil"/>
              <w:left w:val="nil"/>
              <w:bottom w:val="nil"/>
              <w:right w:val="nil"/>
            </w:tcBorders>
          </w:tcPr>
          <w:p w14:paraId="07D1E0CA" w14:textId="77777777" w:rsidR="00C97100" w:rsidRDefault="00850C5C">
            <w:pPr>
              <w:spacing w:after="0" w:line="240" w:lineRule="auto"/>
              <w:rPr>
                <w:b/>
              </w:rPr>
            </w:pPr>
            <w:r>
              <w:t>PBN</w:t>
            </w:r>
          </w:p>
        </w:tc>
        <w:tc>
          <w:tcPr>
            <w:tcW w:w="1023" w:type="dxa"/>
            <w:tcBorders>
              <w:top w:val="nil"/>
              <w:left w:val="nil"/>
              <w:bottom w:val="nil"/>
              <w:right w:val="nil"/>
            </w:tcBorders>
          </w:tcPr>
          <w:p w14:paraId="19A94920" w14:textId="77777777" w:rsidR="00C97100" w:rsidRDefault="00850C5C">
            <w:pPr>
              <w:spacing w:after="0" w:line="240" w:lineRule="auto"/>
              <w:rPr>
                <w:b/>
              </w:rPr>
            </w:pPr>
            <w:r>
              <w:t>0.42</w:t>
            </w:r>
          </w:p>
        </w:tc>
        <w:tc>
          <w:tcPr>
            <w:tcW w:w="1060" w:type="dxa"/>
            <w:tcBorders>
              <w:top w:val="nil"/>
              <w:left w:val="nil"/>
              <w:bottom w:val="nil"/>
              <w:right w:val="nil"/>
            </w:tcBorders>
          </w:tcPr>
          <w:p w14:paraId="0E671CC1" w14:textId="77777777" w:rsidR="00C97100" w:rsidRDefault="00850C5C">
            <w:pPr>
              <w:spacing w:after="0" w:line="240" w:lineRule="auto"/>
              <w:rPr>
                <w:b/>
              </w:rPr>
            </w:pPr>
            <w:r>
              <w:t>1</w:t>
            </w:r>
          </w:p>
        </w:tc>
        <w:tc>
          <w:tcPr>
            <w:tcW w:w="1054" w:type="dxa"/>
            <w:tcBorders>
              <w:top w:val="nil"/>
              <w:left w:val="nil"/>
              <w:bottom w:val="nil"/>
              <w:right w:val="nil"/>
            </w:tcBorders>
          </w:tcPr>
          <w:p w14:paraId="24C6E092" w14:textId="77777777" w:rsidR="00C97100" w:rsidRDefault="00850C5C">
            <w:pPr>
              <w:spacing w:after="0" w:line="240" w:lineRule="auto"/>
              <w:rPr>
                <w:b/>
              </w:rPr>
            </w:pPr>
            <w:r>
              <w:t>-</w:t>
            </w:r>
          </w:p>
        </w:tc>
        <w:tc>
          <w:tcPr>
            <w:tcW w:w="989" w:type="dxa"/>
            <w:tcBorders>
              <w:top w:val="nil"/>
              <w:left w:val="nil"/>
              <w:bottom w:val="nil"/>
              <w:right w:val="nil"/>
            </w:tcBorders>
          </w:tcPr>
          <w:p w14:paraId="7CA20D50" w14:textId="77777777" w:rsidR="00C97100" w:rsidRDefault="00C97100">
            <w:pPr>
              <w:spacing w:after="0" w:line="240" w:lineRule="auto"/>
              <w:rPr>
                <w:b/>
              </w:rPr>
            </w:pPr>
          </w:p>
        </w:tc>
        <w:tc>
          <w:tcPr>
            <w:tcW w:w="1024" w:type="dxa"/>
            <w:tcBorders>
              <w:top w:val="nil"/>
              <w:left w:val="nil"/>
              <w:bottom w:val="nil"/>
              <w:right w:val="nil"/>
            </w:tcBorders>
          </w:tcPr>
          <w:p w14:paraId="6FE5B2D1" w14:textId="77777777" w:rsidR="00C97100" w:rsidRDefault="00850C5C">
            <w:pPr>
              <w:spacing w:after="0" w:line="240" w:lineRule="auto"/>
              <w:rPr>
                <w:b/>
              </w:rPr>
            </w:pPr>
            <w:r>
              <w:t>0.35</w:t>
            </w:r>
          </w:p>
        </w:tc>
        <w:tc>
          <w:tcPr>
            <w:tcW w:w="1060" w:type="dxa"/>
            <w:tcBorders>
              <w:top w:val="nil"/>
              <w:left w:val="nil"/>
              <w:bottom w:val="nil"/>
              <w:right w:val="nil"/>
            </w:tcBorders>
          </w:tcPr>
          <w:p w14:paraId="5A09E666" w14:textId="77777777" w:rsidR="00C97100" w:rsidRDefault="00850C5C">
            <w:pPr>
              <w:spacing w:after="0" w:line="240" w:lineRule="auto"/>
              <w:rPr>
                <w:b/>
              </w:rPr>
            </w:pPr>
            <w:r>
              <w:t>1</w:t>
            </w:r>
          </w:p>
        </w:tc>
        <w:tc>
          <w:tcPr>
            <w:tcW w:w="1054" w:type="dxa"/>
            <w:tcBorders>
              <w:top w:val="nil"/>
              <w:left w:val="nil"/>
              <w:bottom w:val="nil"/>
              <w:right w:val="nil"/>
            </w:tcBorders>
          </w:tcPr>
          <w:p w14:paraId="48D8B53D" w14:textId="77777777" w:rsidR="00C97100" w:rsidRDefault="00850C5C">
            <w:pPr>
              <w:spacing w:after="0" w:line="240" w:lineRule="auto"/>
              <w:rPr>
                <w:b/>
              </w:rPr>
            </w:pPr>
            <w:r>
              <w:t>-</w:t>
            </w:r>
          </w:p>
        </w:tc>
      </w:tr>
      <w:tr w:rsidR="00C97100" w14:paraId="6E6B59B2" w14:textId="77777777">
        <w:tc>
          <w:tcPr>
            <w:tcW w:w="1097" w:type="dxa"/>
            <w:tcBorders>
              <w:top w:val="nil"/>
              <w:left w:val="nil"/>
              <w:bottom w:val="nil"/>
              <w:right w:val="nil"/>
            </w:tcBorders>
          </w:tcPr>
          <w:p w14:paraId="725F7F55" w14:textId="77777777" w:rsidR="00C97100" w:rsidRDefault="00C97100">
            <w:pPr>
              <w:spacing w:after="0" w:line="240" w:lineRule="auto"/>
              <w:rPr>
                <w:b/>
              </w:rPr>
            </w:pPr>
          </w:p>
        </w:tc>
        <w:tc>
          <w:tcPr>
            <w:tcW w:w="988" w:type="dxa"/>
            <w:tcBorders>
              <w:top w:val="nil"/>
              <w:left w:val="nil"/>
              <w:bottom w:val="nil"/>
              <w:right w:val="nil"/>
            </w:tcBorders>
          </w:tcPr>
          <w:p w14:paraId="54A4C3D5" w14:textId="77777777" w:rsidR="00C97100" w:rsidRDefault="00850C5C">
            <w:pPr>
              <w:spacing w:after="0" w:line="240" w:lineRule="auto"/>
              <w:rPr>
                <w:b/>
              </w:rPr>
            </w:pPr>
            <w:r>
              <w:t>SBN</w:t>
            </w:r>
          </w:p>
        </w:tc>
        <w:tc>
          <w:tcPr>
            <w:tcW w:w="1023" w:type="dxa"/>
            <w:tcBorders>
              <w:top w:val="nil"/>
              <w:left w:val="nil"/>
              <w:bottom w:val="nil"/>
              <w:right w:val="nil"/>
            </w:tcBorders>
          </w:tcPr>
          <w:p w14:paraId="4FF9A835" w14:textId="77777777" w:rsidR="00C97100" w:rsidRDefault="00850C5C">
            <w:pPr>
              <w:spacing w:after="0" w:line="240" w:lineRule="auto"/>
              <w:rPr>
                <w:b/>
              </w:rPr>
            </w:pPr>
            <w:r>
              <w:t>0.42</w:t>
            </w:r>
          </w:p>
        </w:tc>
        <w:tc>
          <w:tcPr>
            <w:tcW w:w="1060" w:type="dxa"/>
            <w:tcBorders>
              <w:top w:val="nil"/>
              <w:left w:val="nil"/>
              <w:bottom w:val="nil"/>
              <w:right w:val="nil"/>
            </w:tcBorders>
          </w:tcPr>
          <w:p w14:paraId="37B6CD53" w14:textId="77777777" w:rsidR="00C97100" w:rsidRDefault="00850C5C">
            <w:pPr>
              <w:spacing w:after="0" w:line="240" w:lineRule="auto"/>
              <w:rPr>
                <w:b/>
              </w:rPr>
            </w:pPr>
            <w:r>
              <w:t>0.57</w:t>
            </w:r>
          </w:p>
        </w:tc>
        <w:tc>
          <w:tcPr>
            <w:tcW w:w="1054" w:type="dxa"/>
            <w:tcBorders>
              <w:top w:val="nil"/>
              <w:left w:val="nil"/>
              <w:bottom w:val="nil"/>
              <w:right w:val="nil"/>
            </w:tcBorders>
          </w:tcPr>
          <w:p w14:paraId="7AEFBB58" w14:textId="77777777" w:rsidR="00C97100" w:rsidRDefault="00850C5C">
            <w:pPr>
              <w:spacing w:after="0" w:line="240" w:lineRule="auto"/>
              <w:rPr>
                <w:b/>
              </w:rPr>
            </w:pPr>
            <w:r>
              <w:t>1</w:t>
            </w:r>
          </w:p>
        </w:tc>
        <w:tc>
          <w:tcPr>
            <w:tcW w:w="989" w:type="dxa"/>
            <w:tcBorders>
              <w:top w:val="nil"/>
              <w:left w:val="nil"/>
              <w:bottom w:val="nil"/>
              <w:right w:val="nil"/>
            </w:tcBorders>
          </w:tcPr>
          <w:p w14:paraId="59F32923" w14:textId="77777777" w:rsidR="00C97100" w:rsidRDefault="00C97100">
            <w:pPr>
              <w:spacing w:after="0" w:line="240" w:lineRule="auto"/>
              <w:rPr>
                <w:b/>
              </w:rPr>
            </w:pPr>
          </w:p>
        </w:tc>
        <w:tc>
          <w:tcPr>
            <w:tcW w:w="1024" w:type="dxa"/>
            <w:tcBorders>
              <w:top w:val="nil"/>
              <w:left w:val="nil"/>
              <w:bottom w:val="nil"/>
              <w:right w:val="nil"/>
            </w:tcBorders>
          </w:tcPr>
          <w:p w14:paraId="607DFB74" w14:textId="77777777" w:rsidR="00C97100" w:rsidRDefault="00850C5C">
            <w:pPr>
              <w:spacing w:after="0" w:line="240" w:lineRule="auto"/>
              <w:rPr>
                <w:b/>
              </w:rPr>
            </w:pPr>
            <w:r>
              <w:t>-</w:t>
            </w:r>
          </w:p>
        </w:tc>
        <w:tc>
          <w:tcPr>
            <w:tcW w:w="1060" w:type="dxa"/>
            <w:tcBorders>
              <w:top w:val="nil"/>
              <w:left w:val="nil"/>
              <w:bottom w:val="nil"/>
              <w:right w:val="nil"/>
            </w:tcBorders>
          </w:tcPr>
          <w:p w14:paraId="5C2485E1" w14:textId="77777777" w:rsidR="00C97100" w:rsidRDefault="00850C5C">
            <w:pPr>
              <w:spacing w:after="0" w:line="240" w:lineRule="auto"/>
              <w:rPr>
                <w:b/>
              </w:rPr>
            </w:pPr>
            <w:r>
              <w:t>-</w:t>
            </w:r>
          </w:p>
        </w:tc>
        <w:tc>
          <w:tcPr>
            <w:tcW w:w="1054" w:type="dxa"/>
            <w:tcBorders>
              <w:top w:val="nil"/>
              <w:left w:val="nil"/>
              <w:bottom w:val="nil"/>
              <w:right w:val="nil"/>
            </w:tcBorders>
          </w:tcPr>
          <w:p w14:paraId="0030E26F" w14:textId="77777777" w:rsidR="00C97100" w:rsidRDefault="00850C5C">
            <w:pPr>
              <w:spacing w:after="0" w:line="240" w:lineRule="auto"/>
              <w:rPr>
                <w:b/>
              </w:rPr>
            </w:pPr>
            <w:r>
              <w:t>1</w:t>
            </w:r>
          </w:p>
        </w:tc>
      </w:tr>
      <w:tr w:rsidR="00C97100" w14:paraId="40696B17" w14:textId="77777777">
        <w:tc>
          <w:tcPr>
            <w:tcW w:w="1097" w:type="dxa"/>
            <w:tcBorders>
              <w:top w:val="nil"/>
              <w:left w:val="nil"/>
              <w:bottom w:val="nil"/>
              <w:right w:val="nil"/>
            </w:tcBorders>
          </w:tcPr>
          <w:p w14:paraId="275CE34D" w14:textId="77777777" w:rsidR="00C97100" w:rsidRDefault="00C97100">
            <w:pPr>
              <w:spacing w:after="0" w:line="240" w:lineRule="auto"/>
              <w:rPr>
                <w:b/>
              </w:rPr>
            </w:pPr>
          </w:p>
        </w:tc>
        <w:tc>
          <w:tcPr>
            <w:tcW w:w="988" w:type="dxa"/>
            <w:tcBorders>
              <w:top w:val="nil"/>
              <w:left w:val="nil"/>
              <w:bottom w:val="nil"/>
              <w:right w:val="nil"/>
            </w:tcBorders>
          </w:tcPr>
          <w:p w14:paraId="3188B68C" w14:textId="77777777" w:rsidR="00C97100" w:rsidRDefault="00850C5C">
            <w:pPr>
              <w:spacing w:after="0" w:line="240" w:lineRule="auto"/>
              <w:rPr>
                <w:b/>
              </w:rPr>
            </w:pPr>
            <w:r>
              <w:t>PL</w:t>
            </w:r>
          </w:p>
        </w:tc>
        <w:tc>
          <w:tcPr>
            <w:tcW w:w="1023" w:type="dxa"/>
            <w:tcBorders>
              <w:top w:val="nil"/>
              <w:left w:val="nil"/>
              <w:bottom w:val="nil"/>
              <w:right w:val="nil"/>
            </w:tcBorders>
          </w:tcPr>
          <w:p w14:paraId="64CFEDD3" w14:textId="77777777" w:rsidR="00C97100" w:rsidRDefault="00850C5C">
            <w:pPr>
              <w:spacing w:after="0" w:line="240" w:lineRule="auto"/>
              <w:rPr>
                <w:b/>
              </w:rPr>
            </w:pPr>
            <w:r>
              <w:t>1</w:t>
            </w:r>
          </w:p>
        </w:tc>
        <w:tc>
          <w:tcPr>
            <w:tcW w:w="1060" w:type="dxa"/>
            <w:tcBorders>
              <w:top w:val="nil"/>
              <w:left w:val="nil"/>
              <w:bottom w:val="nil"/>
              <w:right w:val="nil"/>
            </w:tcBorders>
          </w:tcPr>
          <w:p w14:paraId="17E3B71C" w14:textId="77777777" w:rsidR="00C97100" w:rsidRDefault="00850C5C">
            <w:pPr>
              <w:spacing w:after="0" w:line="240" w:lineRule="auto"/>
              <w:rPr>
                <w:b/>
              </w:rPr>
            </w:pPr>
            <w:r>
              <w:t>-</w:t>
            </w:r>
          </w:p>
        </w:tc>
        <w:tc>
          <w:tcPr>
            <w:tcW w:w="1054" w:type="dxa"/>
            <w:tcBorders>
              <w:top w:val="nil"/>
              <w:left w:val="nil"/>
              <w:bottom w:val="nil"/>
              <w:right w:val="nil"/>
            </w:tcBorders>
          </w:tcPr>
          <w:p w14:paraId="15F45F87" w14:textId="77777777" w:rsidR="00C97100" w:rsidRDefault="00850C5C">
            <w:pPr>
              <w:spacing w:after="0" w:line="240" w:lineRule="auto"/>
              <w:rPr>
                <w:b/>
              </w:rPr>
            </w:pPr>
            <w:r>
              <w:t>-</w:t>
            </w:r>
          </w:p>
        </w:tc>
        <w:tc>
          <w:tcPr>
            <w:tcW w:w="989" w:type="dxa"/>
            <w:tcBorders>
              <w:top w:val="nil"/>
              <w:left w:val="nil"/>
              <w:bottom w:val="nil"/>
              <w:right w:val="nil"/>
            </w:tcBorders>
          </w:tcPr>
          <w:p w14:paraId="5B0173EA" w14:textId="77777777" w:rsidR="00C97100" w:rsidRDefault="00C97100">
            <w:pPr>
              <w:spacing w:after="0" w:line="240" w:lineRule="auto"/>
              <w:rPr>
                <w:b/>
              </w:rPr>
            </w:pPr>
          </w:p>
        </w:tc>
        <w:tc>
          <w:tcPr>
            <w:tcW w:w="1024" w:type="dxa"/>
            <w:tcBorders>
              <w:top w:val="nil"/>
              <w:left w:val="nil"/>
              <w:bottom w:val="nil"/>
              <w:right w:val="nil"/>
            </w:tcBorders>
          </w:tcPr>
          <w:p w14:paraId="61C8C8D9" w14:textId="77777777" w:rsidR="00C97100" w:rsidRDefault="00850C5C">
            <w:pPr>
              <w:spacing w:after="0" w:line="240" w:lineRule="auto"/>
              <w:rPr>
                <w:b/>
              </w:rPr>
            </w:pPr>
            <w:r>
              <w:t>1</w:t>
            </w:r>
          </w:p>
        </w:tc>
        <w:tc>
          <w:tcPr>
            <w:tcW w:w="1060" w:type="dxa"/>
            <w:tcBorders>
              <w:top w:val="nil"/>
              <w:left w:val="nil"/>
              <w:bottom w:val="nil"/>
              <w:right w:val="nil"/>
            </w:tcBorders>
          </w:tcPr>
          <w:p w14:paraId="6ECE1BCC" w14:textId="77777777" w:rsidR="00C97100" w:rsidRDefault="00850C5C">
            <w:pPr>
              <w:spacing w:after="0" w:line="240" w:lineRule="auto"/>
              <w:rPr>
                <w:b/>
              </w:rPr>
            </w:pPr>
            <w:r>
              <w:t>-</w:t>
            </w:r>
          </w:p>
        </w:tc>
        <w:tc>
          <w:tcPr>
            <w:tcW w:w="1054" w:type="dxa"/>
            <w:tcBorders>
              <w:top w:val="nil"/>
              <w:left w:val="nil"/>
              <w:bottom w:val="nil"/>
              <w:right w:val="nil"/>
            </w:tcBorders>
          </w:tcPr>
          <w:p w14:paraId="740D61AF" w14:textId="77777777" w:rsidR="00C97100" w:rsidRDefault="00850C5C">
            <w:pPr>
              <w:spacing w:after="0" w:line="240" w:lineRule="auto"/>
              <w:rPr>
                <w:b/>
              </w:rPr>
            </w:pPr>
            <w:r>
              <w:t>-</w:t>
            </w:r>
          </w:p>
        </w:tc>
      </w:tr>
      <w:tr w:rsidR="00C97100" w14:paraId="5FE1A539" w14:textId="77777777">
        <w:tc>
          <w:tcPr>
            <w:tcW w:w="1097" w:type="dxa"/>
            <w:tcBorders>
              <w:top w:val="nil"/>
              <w:left w:val="nil"/>
              <w:bottom w:val="nil"/>
              <w:right w:val="nil"/>
            </w:tcBorders>
          </w:tcPr>
          <w:p w14:paraId="273E1637" w14:textId="77777777" w:rsidR="00C97100" w:rsidRDefault="00850C5C">
            <w:pPr>
              <w:spacing w:after="0" w:line="240" w:lineRule="auto"/>
              <w:rPr>
                <w:b/>
              </w:rPr>
            </w:pPr>
            <w:r>
              <w:t>OVTN</w:t>
            </w:r>
          </w:p>
        </w:tc>
        <w:tc>
          <w:tcPr>
            <w:tcW w:w="988" w:type="dxa"/>
            <w:tcBorders>
              <w:top w:val="nil"/>
              <w:left w:val="nil"/>
              <w:bottom w:val="nil"/>
              <w:right w:val="nil"/>
            </w:tcBorders>
          </w:tcPr>
          <w:p w14:paraId="13E7130D" w14:textId="77777777" w:rsidR="00C97100" w:rsidRDefault="00850C5C">
            <w:pPr>
              <w:spacing w:after="0" w:line="240" w:lineRule="auto"/>
              <w:rPr>
                <w:b/>
              </w:rPr>
            </w:pPr>
            <w:r>
              <w:t>PBN</w:t>
            </w:r>
          </w:p>
        </w:tc>
        <w:tc>
          <w:tcPr>
            <w:tcW w:w="1023" w:type="dxa"/>
            <w:tcBorders>
              <w:top w:val="nil"/>
              <w:left w:val="nil"/>
              <w:bottom w:val="nil"/>
              <w:right w:val="nil"/>
            </w:tcBorders>
          </w:tcPr>
          <w:p w14:paraId="22D28FC0" w14:textId="77777777" w:rsidR="00C97100" w:rsidRDefault="00850C5C">
            <w:pPr>
              <w:spacing w:after="0" w:line="240" w:lineRule="auto"/>
              <w:rPr>
                <w:b/>
              </w:rPr>
            </w:pPr>
            <w:r>
              <w:t>0.52</w:t>
            </w:r>
          </w:p>
        </w:tc>
        <w:tc>
          <w:tcPr>
            <w:tcW w:w="1060" w:type="dxa"/>
            <w:tcBorders>
              <w:top w:val="nil"/>
              <w:left w:val="nil"/>
              <w:bottom w:val="nil"/>
              <w:right w:val="nil"/>
            </w:tcBorders>
          </w:tcPr>
          <w:p w14:paraId="02E16ACE" w14:textId="77777777" w:rsidR="00C97100" w:rsidRDefault="00850C5C">
            <w:pPr>
              <w:spacing w:after="0" w:line="240" w:lineRule="auto"/>
              <w:rPr>
                <w:b/>
              </w:rPr>
            </w:pPr>
            <w:r>
              <w:t>1</w:t>
            </w:r>
          </w:p>
        </w:tc>
        <w:tc>
          <w:tcPr>
            <w:tcW w:w="1054" w:type="dxa"/>
            <w:tcBorders>
              <w:top w:val="nil"/>
              <w:left w:val="nil"/>
              <w:bottom w:val="nil"/>
              <w:right w:val="nil"/>
            </w:tcBorders>
          </w:tcPr>
          <w:p w14:paraId="1CCB2134" w14:textId="77777777" w:rsidR="00C97100" w:rsidRDefault="00850C5C">
            <w:pPr>
              <w:spacing w:after="0" w:line="240" w:lineRule="auto"/>
              <w:rPr>
                <w:b/>
              </w:rPr>
            </w:pPr>
            <w:r>
              <w:t>-</w:t>
            </w:r>
          </w:p>
        </w:tc>
        <w:tc>
          <w:tcPr>
            <w:tcW w:w="989" w:type="dxa"/>
            <w:tcBorders>
              <w:top w:val="nil"/>
              <w:left w:val="nil"/>
              <w:bottom w:val="nil"/>
              <w:right w:val="nil"/>
            </w:tcBorders>
          </w:tcPr>
          <w:p w14:paraId="37C57C7E" w14:textId="77777777" w:rsidR="00C97100" w:rsidRDefault="00C97100">
            <w:pPr>
              <w:spacing w:after="0" w:line="240" w:lineRule="auto"/>
              <w:rPr>
                <w:b/>
              </w:rPr>
            </w:pPr>
          </w:p>
        </w:tc>
        <w:tc>
          <w:tcPr>
            <w:tcW w:w="1024" w:type="dxa"/>
            <w:tcBorders>
              <w:top w:val="nil"/>
              <w:left w:val="nil"/>
              <w:bottom w:val="nil"/>
              <w:right w:val="nil"/>
            </w:tcBorders>
          </w:tcPr>
          <w:p w14:paraId="2E45CBE3" w14:textId="77777777" w:rsidR="00C97100" w:rsidRDefault="00850C5C">
            <w:pPr>
              <w:spacing w:after="0" w:line="240" w:lineRule="auto"/>
              <w:rPr>
                <w:b/>
              </w:rPr>
            </w:pPr>
            <w:r>
              <w:t>0.58</w:t>
            </w:r>
          </w:p>
        </w:tc>
        <w:tc>
          <w:tcPr>
            <w:tcW w:w="1060" w:type="dxa"/>
            <w:tcBorders>
              <w:top w:val="nil"/>
              <w:left w:val="nil"/>
              <w:bottom w:val="nil"/>
              <w:right w:val="nil"/>
            </w:tcBorders>
          </w:tcPr>
          <w:p w14:paraId="46AB7C56" w14:textId="77777777" w:rsidR="00C97100" w:rsidRDefault="00850C5C">
            <w:pPr>
              <w:spacing w:after="0" w:line="240" w:lineRule="auto"/>
              <w:rPr>
                <w:b/>
              </w:rPr>
            </w:pPr>
            <w:r>
              <w:t>1</w:t>
            </w:r>
          </w:p>
        </w:tc>
        <w:tc>
          <w:tcPr>
            <w:tcW w:w="1054" w:type="dxa"/>
            <w:tcBorders>
              <w:top w:val="nil"/>
              <w:left w:val="nil"/>
              <w:bottom w:val="nil"/>
              <w:right w:val="nil"/>
            </w:tcBorders>
          </w:tcPr>
          <w:p w14:paraId="3BCDC3E9" w14:textId="77777777" w:rsidR="00C97100" w:rsidRDefault="00850C5C">
            <w:pPr>
              <w:spacing w:after="0" w:line="240" w:lineRule="auto"/>
              <w:rPr>
                <w:b/>
              </w:rPr>
            </w:pPr>
            <w:r>
              <w:t>-</w:t>
            </w:r>
          </w:p>
        </w:tc>
      </w:tr>
      <w:tr w:rsidR="00C97100" w14:paraId="6DCC0E4E" w14:textId="77777777">
        <w:tc>
          <w:tcPr>
            <w:tcW w:w="1097" w:type="dxa"/>
            <w:tcBorders>
              <w:top w:val="nil"/>
              <w:left w:val="nil"/>
              <w:bottom w:val="nil"/>
              <w:right w:val="nil"/>
            </w:tcBorders>
          </w:tcPr>
          <w:p w14:paraId="6E8C64E7" w14:textId="77777777" w:rsidR="00C97100" w:rsidRDefault="00C97100">
            <w:pPr>
              <w:spacing w:after="0" w:line="240" w:lineRule="auto"/>
              <w:rPr>
                <w:b/>
              </w:rPr>
            </w:pPr>
          </w:p>
        </w:tc>
        <w:tc>
          <w:tcPr>
            <w:tcW w:w="988" w:type="dxa"/>
            <w:tcBorders>
              <w:top w:val="nil"/>
              <w:left w:val="nil"/>
              <w:bottom w:val="nil"/>
              <w:right w:val="nil"/>
            </w:tcBorders>
          </w:tcPr>
          <w:p w14:paraId="1B07F306" w14:textId="77777777" w:rsidR="00C97100" w:rsidRDefault="00850C5C">
            <w:pPr>
              <w:spacing w:after="0" w:line="240" w:lineRule="auto"/>
              <w:rPr>
                <w:b/>
              </w:rPr>
            </w:pPr>
            <w:r>
              <w:t>SBN</w:t>
            </w:r>
          </w:p>
        </w:tc>
        <w:tc>
          <w:tcPr>
            <w:tcW w:w="1023" w:type="dxa"/>
            <w:tcBorders>
              <w:top w:val="nil"/>
              <w:left w:val="nil"/>
              <w:bottom w:val="nil"/>
              <w:right w:val="nil"/>
            </w:tcBorders>
          </w:tcPr>
          <w:p w14:paraId="1B02DF76" w14:textId="77777777" w:rsidR="00C97100" w:rsidRDefault="00850C5C">
            <w:pPr>
              <w:spacing w:after="0" w:line="240" w:lineRule="auto"/>
              <w:rPr>
                <w:b/>
              </w:rPr>
            </w:pPr>
            <w:r>
              <w:t>0.59</w:t>
            </w:r>
          </w:p>
        </w:tc>
        <w:tc>
          <w:tcPr>
            <w:tcW w:w="1060" w:type="dxa"/>
            <w:tcBorders>
              <w:top w:val="nil"/>
              <w:left w:val="nil"/>
              <w:bottom w:val="nil"/>
              <w:right w:val="nil"/>
            </w:tcBorders>
          </w:tcPr>
          <w:p w14:paraId="584360C5" w14:textId="77777777" w:rsidR="00C97100" w:rsidRDefault="00850C5C">
            <w:pPr>
              <w:spacing w:after="0" w:line="240" w:lineRule="auto"/>
              <w:rPr>
                <w:b/>
              </w:rPr>
            </w:pPr>
            <w:r>
              <w:t>0.58</w:t>
            </w:r>
          </w:p>
        </w:tc>
        <w:tc>
          <w:tcPr>
            <w:tcW w:w="1054" w:type="dxa"/>
            <w:tcBorders>
              <w:top w:val="nil"/>
              <w:left w:val="nil"/>
              <w:bottom w:val="nil"/>
              <w:right w:val="nil"/>
            </w:tcBorders>
          </w:tcPr>
          <w:p w14:paraId="2BE45A88" w14:textId="77777777" w:rsidR="00C97100" w:rsidRDefault="00850C5C">
            <w:pPr>
              <w:spacing w:after="0" w:line="240" w:lineRule="auto"/>
              <w:rPr>
                <w:b/>
              </w:rPr>
            </w:pPr>
            <w:r>
              <w:t>1</w:t>
            </w:r>
          </w:p>
        </w:tc>
        <w:tc>
          <w:tcPr>
            <w:tcW w:w="989" w:type="dxa"/>
            <w:tcBorders>
              <w:top w:val="nil"/>
              <w:left w:val="nil"/>
              <w:bottom w:val="nil"/>
              <w:right w:val="nil"/>
            </w:tcBorders>
          </w:tcPr>
          <w:p w14:paraId="7271DBA2" w14:textId="77777777" w:rsidR="00C97100" w:rsidRDefault="00C97100">
            <w:pPr>
              <w:spacing w:after="0" w:line="240" w:lineRule="auto"/>
              <w:rPr>
                <w:b/>
              </w:rPr>
            </w:pPr>
          </w:p>
        </w:tc>
        <w:tc>
          <w:tcPr>
            <w:tcW w:w="1024" w:type="dxa"/>
            <w:tcBorders>
              <w:top w:val="nil"/>
              <w:left w:val="nil"/>
              <w:bottom w:val="nil"/>
              <w:right w:val="nil"/>
            </w:tcBorders>
          </w:tcPr>
          <w:p w14:paraId="1503D9F4" w14:textId="77777777" w:rsidR="00C97100" w:rsidRDefault="00850C5C">
            <w:pPr>
              <w:spacing w:after="0" w:line="240" w:lineRule="auto"/>
              <w:rPr>
                <w:b/>
              </w:rPr>
            </w:pPr>
            <w:r>
              <w:t>0.72</w:t>
            </w:r>
          </w:p>
        </w:tc>
        <w:tc>
          <w:tcPr>
            <w:tcW w:w="1060" w:type="dxa"/>
            <w:tcBorders>
              <w:top w:val="nil"/>
              <w:left w:val="nil"/>
              <w:bottom w:val="nil"/>
              <w:right w:val="nil"/>
            </w:tcBorders>
          </w:tcPr>
          <w:p w14:paraId="4FCD221B" w14:textId="77777777" w:rsidR="00C97100" w:rsidRDefault="00850C5C">
            <w:pPr>
              <w:spacing w:after="0" w:line="240" w:lineRule="auto"/>
              <w:rPr>
                <w:b/>
              </w:rPr>
            </w:pPr>
            <w:r>
              <w:t>0.73</w:t>
            </w:r>
          </w:p>
        </w:tc>
        <w:tc>
          <w:tcPr>
            <w:tcW w:w="1054" w:type="dxa"/>
            <w:tcBorders>
              <w:top w:val="nil"/>
              <w:left w:val="nil"/>
              <w:bottom w:val="nil"/>
              <w:right w:val="nil"/>
            </w:tcBorders>
          </w:tcPr>
          <w:p w14:paraId="0BA2560E" w14:textId="77777777" w:rsidR="00C97100" w:rsidRDefault="00850C5C">
            <w:pPr>
              <w:spacing w:after="0" w:line="240" w:lineRule="auto"/>
              <w:rPr>
                <w:b/>
              </w:rPr>
            </w:pPr>
            <w:r>
              <w:t>1</w:t>
            </w:r>
          </w:p>
        </w:tc>
      </w:tr>
      <w:tr w:rsidR="00C97100" w14:paraId="278E5F01" w14:textId="77777777">
        <w:tc>
          <w:tcPr>
            <w:tcW w:w="1097" w:type="dxa"/>
            <w:tcBorders>
              <w:top w:val="nil"/>
              <w:left w:val="nil"/>
              <w:bottom w:val="nil"/>
              <w:right w:val="nil"/>
            </w:tcBorders>
          </w:tcPr>
          <w:p w14:paraId="484DC185" w14:textId="77777777" w:rsidR="00C97100" w:rsidRDefault="00C97100">
            <w:pPr>
              <w:spacing w:after="0" w:line="240" w:lineRule="auto"/>
              <w:rPr>
                <w:b/>
              </w:rPr>
            </w:pPr>
          </w:p>
        </w:tc>
        <w:tc>
          <w:tcPr>
            <w:tcW w:w="988" w:type="dxa"/>
            <w:tcBorders>
              <w:top w:val="nil"/>
              <w:left w:val="nil"/>
              <w:bottom w:val="nil"/>
              <w:right w:val="nil"/>
            </w:tcBorders>
          </w:tcPr>
          <w:p w14:paraId="6A05D678" w14:textId="77777777" w:rsidR="00C97100" w:rsidRDefault="00850C5C">
            <w:pPr>
              <w:spacing w:after="0" w:line="240" w:lineRule="auto"/>
              <w:rPr>
                <w:b/>
              </w:rPr>
            </w:pPr>
            <w:r>
              <w:t>PL</w:t>
            </w:r>
          </w:p>
        </w:tc>
        <w:tc>
          <w:tcPr>
            <w:tcW w:w="1023" w:type="dxa"/>
            <w:tcBorders>
              <w:top w:val="nil"/>
              <w:left w:val="nil"/>
              <w:bottom w:val="nil"/>
              <w:right w:val="nil"/>
            </w:tcBorders>
          </w:tcPr>
          <w:p w14:paraId="7D019A8C" w14:textId="77777777" w:rsidR="00C97100" w:rsidRDefault="00850C5C">
            <w:pPr>
              <w:spacing w:after="0" w:line="240" w:lineRule="auto"/>
              <w:rPr>
                <w:b/>
              </w:rPr>
            </w:pPr>
            <w:r>
              <w:t>1</w:t>
            </w:r>
          </w:p>
        </w:tc>
        <w:tc>
          <w:tcPr>
            <w:tcW w:w="1060" w:type="dxa"/>
            <w:tcBorders>
              <w:top w:val="nil"/>
              <w:left w:val="nil"/>
              <w:bottom w:val="nil"/>
              <w:right w:val="nil"/>
            </w:tcBorders>
          </w:tcPr>
          <w:p w14:paraId="4192EEB6" w14:textId="77777777" w:rsidR="00C97100" w:rsidRDefault="00850C5C">
            <w:pPr>
              <w:spacing w:after="0" w:line="240" w:lineRule="auto"/>
              <w:rPr>
                <w:b/>
              </w:rPr>
            </w:pPr>
            <w:r>
              <w:t>-</w:t>
            </w:r>
          </w:p>
        </w:tc>
        <w:tc>
          <w:tcPr>
            <w:tcW w:w="1054" w:type="dxa"/>
            <w:tcBorders>
              <w:top w:val="nil"/>
              <w:left w:val="nil"/>
              <w:bottom w:val="nil"/>
              <w:right w:val="nil"/>
            </w:tcBorders>
          </w:tcPr>
          <w:p w14:paraId="3CDC8DB7" w14:textId="77777777" w:rsidR="00C97100" w:rsidRDefault="00850C5C">
            <w:pPr>
              <w:spacing w:after="0" w:line="240" w:lineRule="auto"/>
              <w:rPr>
                <w:b/>
              </w:rPr>
            </w:pPr>
            <w:r>
              <w:t>-</w:t>
            </w:r>
          </w:p>
        </w:tc>
        <w:tc>
          <w:tcPr>
            <w:tcW w:w="989" w:type="dxa"/>
            <w:tcBorders>
              <w:top w:val="nil"/>
              <w:left w:val="nil"/>
              <w:bottom w:val="nil"/>
              <w:right w:val="nil"/>
            </w:tcBorders>
          </w:tcPr>
          <w:p w14:paraId="743577E6" w14:textId="77777777" w:rsidR="00C97100" w:rsidRDefault="00C97100">
            <w:pPr>
              <w:spacing w:after="0" w:line="240" w:lineRule="auto"/>
              <w:rPr>
                <w:b/>
              </w:rPr>
            </w:pPr>
          </w:p>
        </w:tc>
        <w:tc>
          <w:tcPr>
            <w:tcW w:w="1024" w:type="dxa"/>
            <w:tcBorders>
              <w:top w:val="nil"/>
              <w:left w:val="nil"/>
              <w:bottom w:val="nil"/>
              <w:right w:val="nil"/>
            </w:tcBorders>
          </w:tcPr>
          <w:p w14:paraId="4245AB44" w14:textId="77777777" w:rsidR="00C97100" w:rsidRDefault="00850C5C">
            <w:pPr>
              <w:spacing w:after="0" w:line="240" w:lineRule="auto"/>
              <w:rPr>
                <w:b/>
              </w:rPr>
            </w:pPr>
            <w:r>
              <w:t>1</w:t>
            </w:r>
          </w:p>
        </w:tc>
        <w:tc>
          <w:tcPr>
            <w:tcW w:w="1060" w:type="dxa"/>
            <w:tcBorders>
              <w:top w:val="nil"/>
              <w:left w:val="nil"/>
              <w:bottom w:val="nil"/>
              <w:right w:val="nil"/>
            </w:tcBorders>
          </w:tcPr>
          <w:p w14:paraId="05C81B29" w14:textId="77777777" w:rsidR="00C97100" w:rsidRDefault="00850C5C">
            <w:pPr>
              <w:spacing w:after="0" w:line="240" w:lineRule="auto"/>
              <w:rPr>
                <w:b/>
              </w:rPr>
            </w:pPr>
            <w:r>
              <w:t>-</w:t>
            </w:r>
          </w:p>
        </w:tc>
        <w:tc>
          <w:tcPr>
            <w:tcW w:w="1054" w:type="dxa"/>
            <w:tcBorders>
              <w:top w:val="nil"/>
              <w:left w:val="nil"/>
              <w:bottom w:val="nil"/>
              <w:right w:val="nil"/>
            </w:tcBorders>
          </w:tcPr>
          <w:p w14:paraId="68C6A3FF" w14:textId="77777777" w:rsidR="00C97100" w:rsidRDefault="00850C5C">
            <w:pPr>
              <w:spacing w:after="0" w:line="240" w:lineRule="auto"/>
              <w:rPr>
                <w:b/>
              </w:rPr>
            </w:pPr>
            <w:r>
              <w:t>-</w:t>
            </w:r>
          </w:p>
        </w:tc>
      </w:tr>
      <w:tr w:rsidR="00C97100" w14:paraId="15EF429B" w14:textId="77777777">
        <w:tc>
          <w:tcPr>
            <w:tcW w:w="1097" w:type="dxa"/>
            <w:tcBorders>
              <w:top w:val="nil"/>
              <w:left w:val="nil"/>
              <w:bottom w:val="nil"/>
              <w:right w:val="nil"/>
            </w:tcBorders>
          </w:tcPr>
          <w:p w14:paraId="1BDF7C63" w14:textId="77777777" w:rsidR="00C97100" w:rsidRDefault="00850C5C">
            <w:pPr>
              <w:spacing w:after="0" w:line="240" w:lineRule="auto"/>
              <w:rPr>
                <w:b/>
              </w:rPr>
            </w:pPr>
            <w:r>
              <w:t>TMPL</w:t>
            </w:r>
          </w:p>
        </w:tc>
        <w:tc>
          <w:tcPr>
            <w:tcW w:w="988" w:type="dxa"/>
            <w:tcBorders>
              <w:top w:val="nil"/>
              <w:left w:val="nil"/>
              <w:bottom w:val="nil"/>
              <w:right w:val="nil"/>
            </w:tcBorders>
          </w:tcPr>
          <w:p w14:paraId="67B39F54" w14:textId="77777777" w:rsidR="00C97100" w:rsidRDefault="00850C5C">
            <w:pPr>
              <w:spacing w:after="0" w:line="240" w:lineRule="auto"/>
              <w:rPr>
                <w:b/>
              </w:rPr>
            </w:pPr>
            <w:r>
              <w:t>PBN</w:t>
            </w:r>
          </w:p>
        </w:tc>
        <w:tc>
          <w:tcPr>
            <w:tcW w:w="1023" w:type="dxa"/>
            <w:tcBorders>
              <w:top w:val="nil"/>
              <w:left w:val="nil"/>
              <w:bottom w:val="nil"/>
              <w:right w:val="nil"/>
            </w:tcBorders>
          </w:tcPr>
          <w:p w14:paraId="70F450A6" w14:textId="77777777" w:rsidR="00C97100" w:rsidRDefault="00850C5C">
            <w:pPr>
              <w:spacing w:after="0" w:line="240" w:lineRule="auto"/>
              <w:rPr>
                <w:b/>
              </w:rPr>
            </w:pPr>
            <w:r>
              <w:t>0.35</w:t>
            </w:r>
          </w:p>
        </w:tc>
        <w:tc>
          <w:tcPr>
            <w:tcW w:w="1060" w:type="dxa"/>
            <w:tcBorders>
              <w:top w:val="nil"/>
              <w:left w:val="nil"/>
              <w:bottom w:val="nil"/>
              <w:right w:val="nil"/>
            </w:tcBorders>
          </w:tcPr>
          <w:p w14:paraId="67C6E929" w14:textId="77777777" w:rsidR="00C97100" w:rsidRDefault="00850C5C">
            <w:pPr>
              <w:spacing w:after="0" w:line="240" w:lineRule="auto"/>
              <w:rPr>
                <w:b/>
              </w:rPr>
            </w:pPr>
            <w:r>
              <w:t>1</w:t>
            </w:r>
          </w:p>
        </w:tc>
        <w:tc>
          <w:tcPr>
            <w:tcW w:w="1054" w:type="dxa"/>
            <w:tcBorders>
              <w:top w:val="nil"/>
              <w:left w:val="nil"/>
              <w:bottom w:val="nil"/>
              <w:right w:val="nil"/>
            </w:tcBorders>
          </w:tcPr>
          <w:p w14:paraId="54EBC9A5" w14:textId="77777777" w:rsidR="00C97100" w:rsidRDefault="00850C5C">
            <w:pPr>
              <w:spacing w:after="0" w:line="240" w:lineRule="auto"/>
              <w:rPr>
                <w:b/>
              </w:rPr>
            </w:pPr>
            <w:r>
              <w:t>-</w:t>
            </w:r>
          </w:p>
        </w:tc>
        <w:tc>
          <w:tcPr>
            <w:tcW w:w="989" w:type="dxa"/>
            <w:tcBorders>
              <w:top w:val="nil"/>
              <w:left w:val="nil"/>
              <w:bottom w:val="nil"/>
              <w:right w:val="nil"/>
            </w:tcBorders>
          </w:tcPr>
          <w:p w14:paraId="74A3B387" w14:textId="77777777" w:rsidR="00C97100" w:rsidRDefault="00C97100">
            <w:pPr>
              <w:spacing w:after="0" w:line="240" w:lineRule="auto"/>
              <w:rPr>
                <w:b/>
              </w:rPr>
            </w:pPr>
          </w:p>
        </w:tc>
        <w:tc>
          <w:tcPr>
            <w:tcW w:w="1024" w:type="dxa"/>
            <w:tcBorders>
              <w:top w:val="nil"/>
              <w:left w:val="nil"/>
              <w:bottom w:val="nil"/>
              <w:right w:val="nil"/>
            </w:tcBorders>
          </w:tcPr>
          <w:p w14:paraId="472B3429" w14:textId="77777777" w:rsidR="00C97100" w:rsidRDefault="00850C5C">
            <w:pPr>
              <w:spacing w:after="0" w:line="240" w:lineRule="auto"/>
              <w:rPr>
                <w:b/>
              </w:rPr>
            </w:pPr>
            <w:r>
              <w:t>0.54</w:t>
            </w:r>
          </w:p>
        </w:tc>
        <w:tc>
          <w:tcPr>
            <w:tcW w:w="1060" w:type="dxa"/>
            <w:tcBorders>
              <w:top w:val="nil"/>
              <w:left w:val="nil"/>
              <w:bottom w:val="nil"/>
              <w:right w:val="nil"/>
            </w:tcBorders>
          </w:tcPr>
          <w:p w14:paraId="5F7CD4F2" w14:textId="77777777" w:rsidR="00C97100" w:rsidRDefault="00850C5C">
            <w:pPr>
              <w:spacing w:after="0" w:line="240" w:lineRule="auto"/>
              <w:rPr>
                <w:b/>
              </w:rPr>
            </w:pPr>
            <w:r>
              <w:t>1</w:t>
            </w:r>
          </w:p>
        </w:tc>
        <w:tc>
          <w:tcPr>
            <w:tcW w:w="1054" w:type="dxa"/>
            <w:tcBorders>
              <w:top w:val="nil"/>
              <w:left w:val="nil"/>
              <w:bottom w:val="nil"/>
              <w:right w:val="nil"/>
            </w:tcBorders>
          </w:tcPr>
          <w:p w14:paraId="53022FC4" w14:textId="77777777" w:rsidR="00C97100" w:rsidRDefault="00850C5C">
            <w:pPr>
              <w:spacing w:after="0" w:line="240" w:lineRule="auto"/>
              <w:rPr>
                <w:b/>
              </w:rPr>
            </w:pPr>
            <w:r>
              <w:t>-</w:t>
            </w:r>
          </w:p>
        </w:tc>
      </w:tr>
      <w:tr w:rsidR="00C97100" w14:paraId="15C6F15C" w14:textId="77777777">
        <w:tc>
          <w:tcPr>
            <w:tcW w:w="1097" w:type="dxa"/>
            <w:tcBorders>
              <w:top w:val="nil"/>
              <w:left w:val="nil"/>
              <w:bottom w:val="nil"/>
              <w:right w:val="nil"/>
            </w:tcBorders>
          </w:tcPr>
          <w:p w14:paraId="16DAE3F7" w14:textId="77777777" w:rsidR="00C97100" w:rsidRDefault="00C97100">
            <w:pPr>
              <w:spacing w:after="0" w:line="240" w:lineRule="auto"/>
              <w:rPr>
                <w:b/>
              </w:rPr>
            </w:pPr>
          </w:p>
        </w:tc>
        <w:tc>
          <w:tcPr>
            <w:tcW w:w="988" w:type="dxa"/>
            <w:tcBorders>
              <w:top w:val="nil"/>
              <w:left w:val="nil"/>
              <w:bottom w:val="nil"/>
              <w:right w:val="nil"/>
            </w:tcBorders>
          </w:tcPr>
          <w:p w14:paraId="66684249" w14:textId="77777777" w:rsidR="00C97100" w:rsidRDefault="00850C5C">
            <w:pPr>
              <w:spacing w:after="0" w:line="240" w:lineRule="auto"/>
              <w:rPr>
                <w:b/>
              </w:rPr>
            </w:pPr>
            <w:r>
              <w:t>SBN</w:t>
            </w:r>
          </w:p>
        </w:tc>
        <w:tc>
          <w:tcPr>
            <w:tcW w:w="1023" w:type="dxa"/>
            <w:tcBorders>
              <w:top w:val="nil"/>
              <w:left w:val="nil"/>
              <w:bottom w:val="nil"/>
              <w:right w:val="nil"/>
            </w:tcBorders>
          </w:tcPr>
          <w:p w14:paraId="48C3D644" w14:textId="77777777" w:rsidR="00C97100" w:rsidRDefault="00850C5C">
            <w:pPr>
              <w:spacing w:after="0" w:line="240" w:lineRule="auto"/>
              <w:rPr>
                <w:b/>
              </w:rPr>
            </w:pPr>
            <w:r>
              <w:t>0.53</w:t>
            </w:r>
          </w:p>
        </w:tc>
        <w:tc>
          <w:tcPr>
            <w:tcW w:w="1060" w:type="dxa"/>
            <w:tcBorders>
              <w:top w:val="nil"/>
              <w:left w:val="nil"/>
              <w:bottom w:val="nil"/>
              <w:right w:val="nil"/>
            </w:tcBorders>
          </w:tcPr>
          <w:p w14:paraId="1BFFD030" w14:textId="77777777" w:rsidR="00C97100" w:rsidRDefault="00850C5C">
            <w:pPr>
              <w:spacing w:after="0" w:line="240" w:lineRule="auto"/>
              <w:rPr>
                <w:b/>
              </w:rPr>
            </w:pPr>
            <w:r>
              <w:t>0.46</w:t>
            </w:r>
          </w:p>
        </w:tc>
        <w:tc>
          <w:tcPr>
            <w:tcW w:w="1054" w:type="dxa"/>
            <w:tcBorders>
              <w:top w:val="nil"/>
              <w:left w:val="nil"/>
              <w:bottom w:val="nil"/>
              <w:right w:val="nil"/>
            </w:tcBorders>
          </w:tcPr>
          <w:p w14:paraId="3FE280FA" w14:textId="77777777" w:rsidR="00C97100" w:rsidRDefault="00850C5C">
            <w:pPr>
              <w:spacing w:after="0" w:line="240" w:lineRule="auto"/>
              <w:rPr>
                <w:b/>
              </w:rPr>
            </w:pPr>
            <w:r>
              <w:t>1</w:t>
            </w:r>
          </w:p>
        </w:tc>
        <w:tc>
          <w:tcPr>
            <w:tcW w:w="989" w:type="dxa"/>
            <w:tcBorders>
              <w:top w:val="nil"/>
              <w:left w:val="nil"/>
              <w:bottom w:val="nil"/>
              <w:right w:val="nil"/>
            </w:tcBorders>
          </w:tcPr>
          <w:p w14:paraId="6F7AD1DB" w14:textId="77777777" w:rsidR="00C97100" w:rsidRDefault="00C97100">
            <w:pPr>
              <w:spacing w:after="0" w:line="240" w:lineRule="auto"/>
              <w:rPr>
                <w:b/>
              </w:rPr>
            </w:pPr>
          </w:p>
        </w:tc>
        <w:tc>
          <w:tcPr>
            <w:tcW w:w="1024" w:type="dxa"/>
            <w:tcBorders>
              <w:top w:val="nil"/>
              <w:left w:val="nil"/>
              <w:bottom w:val="nil"/>
              <w:right w:val="nil"/>
            </w:tcBorders>
          </w:tcPr>
          <w:p w14:paraId="55D1B2FF" w14:textId="77777777" w:rsidR="00C97100" w:rsidRDefault="00850C5C">
            <w:pPr>
              <w:spacing w:after="0" w:line="240" w:lineRule="auto"/>
              <w:rPr>
                <w:b/>
              </w:rPr>
            </w:pPr>
            <w:r>
              <w:t>0.69</w:t>
            </w:r>
          </w:p>
        </w:tc>
        <w:tc>
          <w:tcPr>
            <w:tcW w:w="1060" w:type="dxa"/>
            <w:tcBorders>
              <w:top w:val="nil"/>
              <w:left w:val="nil"/>
              <w:bottom w:val="nil"/>
              <w:right w:val="nil"/>
            </w:tcBorders>
          </w:tcPr>
          <w:p w14:paraId="68CCC4F7" w14:textId="77777777" w:rsidR="00C97100" w:rsidRDefault="00850C5C">
            <w:pPr>
              <w:spacing w:after="0" w:line="240" w:lineRule="auto"/>
              <w:rPr>
                <w:b/>
              </w:rPr>
            </w:pPr>
            <w:r>
              <w:t>0.63</w:t>
            </w:r>
          </w:p>
        </w:tc>
        <w:tc>
          <w:tcPr>
            <w:tcW w:w="1054" w:type="dxa"/>
            <w:tcBorders>
              <w:top w:val="nil"/>
              <w:left w:val="nil"/>
              <w:bottom w:val="nil"/>
              <w:right w:val="nil"/>
            </w:tcBorders>
          </w:tcPr>
          <w:p w14:paraId="12AD19E4" w14:textId="77777777" w:rsidR="00C97100" w:rsidRDefault="00850C5C">
            <w:pPr>
              <w:spacing w:after="0" w:line="240" w:lineRule="auto"/>
              <w:rPr>
                <w:b/>
              </w:rPr>
            </w:pPr>
            <w:r>
              <w:t>1</w:t>
            </w:r>
          </w:p>
        </w:tc>
      </w:tr>
      <w:tr w:rsidR="00C97100" w14:paraId="664EA205" w14:textId="77777777">
        <w:tc>
          <w:tcPr>
            <w:tcW w:w="1097" w:type="dxa"/>
            <w:tcBorders>
              <w:top w:val="nil"/>
              <w:left w:val="nil"/>
              <w:bottom w:val="nil"/>
              <w:right w:val="nil"/>
            </w:tcBorders>
          </w:tcPr>
          <w:p w14:paraId="0C260C60" w14:textId="77777777" w:rsidR="00C97100" w:rsidRDefault="00C97100">
            <w:pPr>
              <w:spacing w:after="0" w:line="240" w:lineRule="auto"/>
              <w:rPr>
                <w:b/>
              </w:rPr>
            </w:pPr>
          </w:p>
        </w:tc>
        <w:tc>
          <w:tcPr>
            <w:tcW w:w="988" w:type="dxa"/>
            <w:tcBorders>
              <w:top w:val="nil"/>
              <w:left w:val="nil"/>
              <w:bottom w:val="nil"/>
              <w:right w:val="nil"/>
            </w:tcBorders>
          </w:tcPr>
          <w:p w14:paraId="2AB569F6" w14:textId="77777777" w:rsidR="00C97100" w:rsidRDefault="00850C5C">
            <w:pPr>
              <w:spacing w:after="0" w:line="240" w:lineRule="auto"/>
              <w:rPr>
                <w:b/>
              </w:rPr>
            </w:pPr>
            <w:r>
              <w:t>PL</w:t>
            </w:r>
          </w:p>
        </w:tc>
        <w:tc>
          <w:tcPr>
            <w:tcW w:w="1023" w:type="dxa"/>
            <w:tcBorders>
              <w:top w:val="nil"/>
              <w:left w:val="nil"/>
              <w:bottom w:val="nil"/>
              <w:right w:val="nil"/>
            </w:tcBorders>
          </w:tcPr>
          <w:p w14:paraId="0CAEC6DB" w14:textId="77777777" w:rsidR="00C97100" w:rsidRDefault="00850C5C">
            <w:pPr>
              <w:spacing w:after="0" w:line="240" w:lineRule="auto"/>
              <w:rPr>
                <w:b/>
              </w:rPr>
            </w:pPr>
            <w:r>
              <w:t>1</w:t>
            </w:r>
          </w:p>
        </w:tc>
        <w:tc>
          <w:tcPr>
            <w:tcW w:w="1060" w:type="dxa"/>
            <w:tcBorders>
              <w:top w:val="nil"/>
              <w:left w:val="nil"/>
              <w:bottom w:val="nil"/>
              <w:right w:val="nil"/>
            </w:tcBorders>
          </w:tcPr>
          <w:p w14:paraId="280F73C9" w14:textId="77777777" w:rsidR="00C97100" w:rsidRDefault="00850C5C">
            <w:pPr>
              <w:spacing w:after="0" w:line="240" w:lineRule="auto"/>
              <w:rPr>
                <w:b/>
              </w:rPr>
            </w:pPr>
            <w:r>
              <w:t>-</w:t>
            </w:r>
          </w:p>
        </w:tc>
        <w:tc>
          <w:tcPr>
            <w:tcW w:w="1054" w:type="dxa"/>
            <w:tcBorders>
              <w:top w:val="nil"/>
              <w:left w:val="nil"/>
              <w:bottom w:val="nil"/>
              <w:right w:val="nil"/>
            </w:tcBorders>
          </w:tcPr>
          <w:p w14:paraId="73D9B0A5" w14:textId="77777777" w:rsidR="00C97100" w:rsidRDefault="00850C5C">
            <w:pPr>
              <w:spacing w:after="0" w:line="240" w:lineRule="auto"/>
              <w:rPr>
                <w:b/>
              </w:rPr>
            </w:pPr>
            <w:r>
              <w:t>-</w:t>
            </w:r>
          </w:p>
        </w:tc>
        <w:tc>
          <w:tcPr>
            <w:tcW w:w="989" w:type="dxa"/>
            <w:tcBorders>
              <w:top w:val="nil"/>
              <w:left w:val="nil"/>
              <w:bottom w:val="nil"/>
              <w:right w:val="nil"/>
            </w:tcBorders>
          </w:tcPr>
          <w:p w14:paraId="015AA6DA" w14:textId="77777777" w:rsidR="00C97100" w:rsidRDefault="00C97100">
            <w:pPr>
              <w:spacing w:after="0" w:line="240" w:lineRule="auto"/>
              <w:rPr>
                <w:b/>
              </w:rPr>
            </w:pPr>
          </w:p>
        </w:tc>
        <w:tc>
          <w:tcPr>
            <w:tcW w:w="1024" w:type="dxa"/>
            <w:tcBorders>
              <w:top w:val="nil"/>
              <w:left w:val="nil"/>
              <w:bottom w:val="nil"/>
              <w:right w:val="nil"/>
            </w:tcBorders>
          </w:tcPr>
          <w:p w14:paraId="0DBFA4E2" w14:textId="77777777" w:rsidR="00C97100" w:rsidRDefault="00850C5C">
            <w:pPr>
              <w:spacing w:after="0" w:line="240" w:lineRule="auto"/>
              <w:rPr>
                <w:b/>
              </w:rPr>
            </w:pPr>
            <w:r>
              <w:t>1</w:t>
            </w:r>
          </w:p>
        </w:tc>
        <w:tc>
          <w:tcPr>
            <w:tcW w:w="1060" w:type="dxa"/>
            <w:tcBorders>
              <w:top w:val="nil"/>
              <w:left w:val="nil"/>
              <w:bottom w:val="nil"/>
              <w:right w:val="nil"/>
            </w:tcBorders>
          </w:tcPr>
          <w:p w14:paraId="0C25219C" w14:textId="77777777" w:rsidR="00C97100" w:rsidRDefault="00850C5C">
            <w:pPr>
              <w:spacing w:after="0" w:line="240" w:lineRule="auto"/>
              <w:rPr>
                <w:b/>
              </w:rPr>
            </w:pPr>
            <w:r>
              <w:t>-</w:t>
            </w:r>
          </w:p>
        </w:tc>
        <w:tc>
          <w:tcPr>
            <w:tcW w:w="1054" w:type="dxa"/>
            <w:tcBorders>
              <w:top w:val="nil"/>
              <w:left w:val="nil"/>
              <w:bottom w:val="nil"/>
              <w:right w:val="nil"/>
            </w:tcBorders>
          </w:tcPr>
          <w:p w14:paraId="078722CC" w14:textId="77777777" w:rsidR="00C97100" w:rsidRDefault="00850C5C">
            <w:pPr>
              <w:spacing w:after="0" w:line="240" w:lineRule="auto"/>
              <w:rPr>
                <w:b/>
              </w:rPr>
            </w:pPr>
            <w:r>
              <w:t>-</w:t>
            </w:r>
          </w:p>
        </w:tc>
      </w:tr>
      <w:tr w:rsidR="00C97100" w14:paraId="1C8D409F" w14:textId="77777777">
        <w:tc>
          <w:tcPr>
            <w:tcW w:w="1097" w:type="dxa"/>
            <w:tcBorders>
              <w:top w:val="nil"/>
              <w:left w:val="nil"/>
              <w:bottom w:val="nil"/>
              <w:right w:val="nil"/>
            </w:tcBorders>
          </w:tcPr>
          <w:p w14:paraId="71AA7AF5" w14:textId="77777777" w:rsidR="00C97100" w:rsidRDefault="00850C5C">
            <w:pPr>
              <w:spacing w:after="0" w:line="240" w:lineRule="auto"/>
              <w:rPr>
                <w:b/>
              </w:rPr>
            </w:pPr>
            <w:r>
              <w:t>PKLE</w:t>
            </w:r>
          </w:p>
        </w:tc>
        <w:tc>
          <w:tcPr>
            <w:tcW w:w="988" w:type="dxa"/>
            <w:tcBorders>
              <w:top w:val="nil"/>
              <w:left w:val="nil"/>
              <w:bottom w:val="nil"/>
              <w:right w:val="nil"/>
            </w:tcBorders>
          </w:tcPr>
          <w:p w14:paraId="343C0922" w14:textId="77777777" w:rsidR="00C97100" w:rsidRDefault="00850C5C">
            <w:pPr>
              <w:spacing w:after="0" w:line="240" w:lineRule="auto"/>
              <w:rPr>
                <w:b/>
              </w:rPr>
            </w:pPr>
            <w:r>
              <w:t>PBN</w:t>
            </w:r>
          </w:p>
        </w:tc>
        <w:tc>
          <w:tcPr>
            <w:tcW w:w="1023" w:type="dxa"/>
            <w:tcBorders>
              <w:top w:val="nil"/>
              <w:left w:val="nil"/>
              <w:bottom w:val="nil"/>
              <w:right w:val="nil"/>
            </w:tcBorders>
          </w:tcPr>
          <w:p w14:paraId="7E372834" w14:textId="77777777" w:rsidR="00C97100" w:rsidRDefault="00850C5C">
            <w:pPr>
              <w:spacing w:after="0" w:line="240" w:lineRule="auto"/>
              <w:rPr>
                <w:b/>
              </w:rPr>
            </w:pPr>
            <w:r>
              <w:t>0.27</w:t>
            </w:r>
          </w:p>
        </w:tc>
        <w:tc>
          <w:tcPr>
            <w:tcW w:w="1060" w:type="dxa"/>
            <w:tcBorders>
              <w:top w:val="nil"/>
              <w:left w:val="nil"/>
              <w:bottom w:val="nil"/>
              <w:right w:val="nil"/>
            </w:tcBorders>
          </w:tcPr>
          <w:p w14:paraId="250E3E57" w14:textId="77777777" w:rsidR="00C97100" w:rsidRDefault="00850C5C">
            <w:pPr>
              <w:spacing w:after="0" w:line="240" w:lineRule="auto"/>
              <w:rPr>
                <w:b/>
              </w:rPr>
            </w:pPr>
            <w:r>
              <w:t>1</w:t>
            </w:r>
          </w:p>
        </w:tc>
        <w:tc>
          <w:tcPr>
            <w:tcW w:w="1054" w:type="dxa"/>
            <w:tcBorders>
              <w:top w:val="nil"/>
              <w:left w:val="nil"/>
              <w:bottom w:val="nil"/>
              <w:right w:val="nil"/>
            </w:tcBorders>
          </w:tcPr>
          <w:p w14:paraId="2E7A555D" w14:textId="77777777" w:rsidR="00C97100" w:rsidRDefault="00850C5C">
            <w:pPr>
              <w:spacing w:after="0" w:line="240" w:lineRule="auto"/>
              <w:rPr>
                <w:b/>
              </w:rPr>
            </w:pPr>
            <w:r>
              <w:t>-</w:t>
            </w:r>
          </w:p>
        </w:tc>
        <w:tc>
          <w:tcPr>
            <w:tcW w:w="989" w:type="dxa"/>
            <w:tcBorders>
              <w:top w:val="nil"/>
              <w:left w:val="nil"/>
              <w:bottom w:val="nil"/>
              <w:right w:val="nil"/>
            </w:tcBorders>
          </w:tcPr>
          <w:p w14:paraId="2629AEBF" w14:textId="77777777" w:rsidR="00C97100" w:rsidRDefault="00C97100">
            <w:pPr>
              <w:spacing w:after="0" w:line="240" w:lineRule="auto"/>
              <w:rPr>
                <w:b/>
              </w:rPr>
            </w:pPr>
          </w:p>
        </w:tc>
        <w:tc>
          <w:tcPr>
            <w:tcW w:w="1024" w:type="dxa"/>
            <w:tcBorders>
              <w:top w:val="nil"/>
              <w:left w:val="nil"/>
              <w:bottom w:val="nil"/>
              <w:right w:val="nil"/>
            </w:tcBorders>
          </w:tcPr>
          <w:p w14:paraId="2821A6B0" w14:textId="77777777" w:rsidR="00C97100" w:rsidRDefault="00850C5C">
            <w:pPr>
              <w:spacing w:after="0" w:line="240" w:lineRule="auto"/>
              <w:rPr>
                <w:b/>
              </w:rPr>
            </w:pPr>
            <w:r>
              <w:t>0.61</w:t>
            </w:r>
          </w:p>
        </w:tc>
        <w:tc>
          <w:tcPr>
            <w:tcW w:w="1060" w:type="dxa"/>
            <w:tcBorders>
              <w:top w:val="nil"/>
              <w:left w:val="nil"/>
              <w:bottom w:val="nil"/>
              <w:right w:val="nil"/>
            </w:tcBorders>
          </w:tcPr>
          <w:p w14:paraId="2E04647D" w14:textId="77777777" w:rsidR="00C97100" w:rsidRDefault="00850C5C">
            <w:pPr>
              <w:spacing w:after="0" w:line="240" w:lineRule="auto"/>
              <w:rPr>
                <w:b/>
              </w:rPr>
            </w:pPr>
            <w:r>
              <w:t>1</w:t>
            </w:r>
          </w:p>
        </w:tc>
        <w:tc>
          <w:tcPr>
            <w:tcW w:w="1054" w:type="dxa"/>
            <w:tcBorders>
              <w:top w:val="nil"/>
              <w:left w:val="nil"/>
              <w:bottom w:val="nil"/>
              <w:right w:val="nil"/>
            </w:tcBorders>
          </w:tcPr>
          <w:p w14:paraId="798FCBE0" w14:textId="77777777" w:rsidR="00C97100" w:rsidRDefault="00850C5C">
            <w:pPr>
              <w:spacing w:after="0" w:line="240" w:lineRule="auto"/>
              <w:rPr>
                <w:b/>
              </w:rPr>
            </w:pPr>
            <w:r>
              <w:t>-</w:t>
            </w:r>
          </w:p>
        </w:tc>
      </w:tr>
      <w:tr w:rsidR="00C97100" w14:paraId="1A13B81B" w14:textId="77777777">
        <w:tc>
          <w:tcPr>
            <w:tcW w:w="1097" w:type="dxa"/>
            <w:tcBorders>
              <w:top w:val="nil"/>
              <w:left w:val="nil"/>
              <w:bottom w:val="nil"/>
              <w:right w:val="nil"/>
            </w:tcBorders>
          </w:tcPr>
          <w:p w14:paraId="71F4CB22" w14:textId="77777777" w:rsidR="00C97100" w:rsidRDefault="00C97100">
            <w:pPr>
              <w:spacing w:after="0" w:line="240" w:lineRule="auto"/>
              <w:rPr>
                <w:b/>
              </w:rPr>
            </w:pPr>
          </w:p>
        </w:tc>
        <w:tc>
          <w:tcPr>
            <w:tcW w:w="988" w:type="dxa"/>
            <w:tcBorders>
              <w:top w:val="nil"/>
              <w:left w:val="nil"/>
              <w:bottom w:val="nil"/>
              <w:right w:val="nil"/>
            </w:tcBorders>
          </w:tcPr>
          <w:p w14:paraId="5721BA1B" w14:textId="77777777" w:rsidR="00C97100" w:rsidRDefault="00850C5C">
            <w:pPr>
              <w:spacing w:after="0" w:line="240" w:lineRule="auto"/>
              <w:rPr>
                <w:b/>
              </w:rPr>
            </w:pPr>
            <w:r>
              <w:t>SBN</w:t>
            </w:r>
          </w:p>
        </w:tc>
        <w:tc>
          <w:tcPr>
            <w:tcW w:w="1023" w:type="dxa"/>
            <w:tcBorders>
              <w:top w:val="nil"/>
              <w:left w:val="nil"/>
              <w:bottom w:val="nil"/>
              <w:right w:val="nil"/>
            </w:tcBorders>
          </w:tcPr>
          <w:p w14:paraId="43ED873C" w14:textId="77777777" w:rsidR="00C97100" w:rsidRDefault="00850C5C">
            <w:pPr>
              <w:spacing w:after="0" w:line="240" w:lineRule="auto"/>
              <w:rPr>
                <w:b/>
              </w:rPr>
            </w:pPr>
            <w:r>
              <w:t>0.21</w:t>
            </w:r>
          </w:p>
        </w:tc>
        <w:tc>
          <w:tcPr>
            <w:tcW w:w="1060" w:type="dxa"/>
            <w:tcBorders>
              <w:top w:val="nil"/>
              <w:left w:val="nil"/>
              <w:bottom w:val="nil"/>
              <w:right w:val="nil"/>
            </w:tcBorders>
          </w:tcPr>
          <w:p w14:paraId="0A69D215" w14:textId="77777777" w:rsidR="00C97100" w:rsidRDefault="00850C5C">
            <w:pPr>
              <w:spacing w:after="0" w:line="240" w:lineRule="auto"/>
              <w:rPr>
                <w:b/>
              </w:rPr>
            </w:pPr>
            <w:r>
              <w:t>0.51</w:t>
            </w:r>
          </w:p>
        </w:tc>
        <w:tc>
          <w:tcPr>
            <w:tcW w:w="1054" w:type="dxa"/>
            <w:tcBorders>
              <w:top w:val="nil"/>
              <w:left w:val="nil"/>
              <w:bottom w:val="nil"/>
              <w:right w:val="nil"/>
            </w:tcBorders>
          </w:tcPr>
          <w:p w14:paraId="18AD1578" w14:textId="77777777" w:rsidR="00C97100" w:rsidRDefault="00850C5C">
            <w:pPr>
              <w:spacing w:after="0" w:line="240" w:lineRule="auto"/>
              <w:rPr>
                <w:b/>
              </w:rPr>
            </w:pPr>
            <w:r>
              <w:t>1</w:t>
            </w:r>
          </w:p>
        </w:tc>
        <w:tc>
          <w:tcPr>
            <w:tcW w:w="989" w:type="dxa"/>
            <w:tcBorders>
              <w:top w:val="nil"/>
              <w:left w:val="nil"/>
              <w:bottom w:val="nil"/>
              <w:right w:val="nil"/>
            </w:tcBorders>
          </w:tcPr>
          <w:p w14:paraId="431D6C05" w14:textId="77777777" w:rsidR="00C97100" w:rsidRDefault="00C97100">
            <w:pPr>
              <w:spacing w:after="0" w:line="240" w:lineRule="auto"/>
              <w:rPr>
                <w:b/>
              </w:rPr>
            </w:pPr>
          </w:p>
        </w:tc>
        <w:tc>
          <w:tcPr>
            <w:tcW w:w="1024" w:type="dxa"/>
            <w:tcBorders>
              <w:top w:val="nil"/>
              <w:left w:val="nil"/>
              <w:bottom w:val="nil"/>
              <w:right w:val="nil"/>
            </w:tcBorders>
          </w:tcPr>
          <w:p w14:paraId="5AC5C3F9" w14:textId="77777777" w:rsidR="00C97100" w:rsidRDefault="00850C5C">
            <w:pPr>
              <w:spacing w:after="0" w:line="240" w:lineRule="auto"/>
              <w:rPr>
                <w:b/>
              </w:rPr>
            </w:pPr>
            <w:r>
              <w:t>0.47</w:t>
            </w:r>
          </w:p>
        </w:tc>
        <w:tc>
          <w:tcPr>
            <w:tcW w:w="1060" w:type="dxa"/>
            <w:tcBorders>
              <w:top w:val="nil"/>
              <w:left w:val="nil"/>
              <w:bottom w:val="nil"/>
              <w:right w:val="nil"/>
            </w:tcBorders>
          </w:tcPr>
          <w:p w14:paraId="6FFBFE39" w14:textId="77777777" w:rsidR="00C97100" w:rsidRDefault="00850C5C">
            <w:pPr>
              <w:spacing w:after="0" w:line="240" w:lineRule="auto"/>
              <w:rPr>
                <w:b/>
              </w:rPr>
            </w:pPr>
            <w:r>
              <w:t>0.74</w:t>
            </w:r>
          </w:p>
        </w:tc>
        <w:tc>
          <w:tcPr>
            <w:tcW w:w="1054" w:type="dxa"/>
            <w:tcBorders>
              <w:top w:val="nil"/>
              <w:left w:val="nil"/>
              <w:bottom w:val="nil"/>
              <w:right w:val="nil"/>
            </w:tcBorders>
          </w:tcPr>
          <w:p w14:paraId="3154B796" w14:textId="77777777" w:rsidR="00C97100" w:rsidRDefault="00850C5C">
            <w:pPr>
              <w:spacing w:after="0" w:line="240" w:lineRule="auto"/>
              <w:rPr>
                <w:b/>
              </w:rPr>
            </w:pPr>
            <w:r>
              <w:t>1</w:t>
            </w:r>
          </w:p>
        </w:tc>
      </w:tr>
      <w:tr w:rsidR="00C97100" w14:paraId="5147D32B" w14:textId="77777777">
        <w:tc>
          <w:tcPr>
            <w:tcW w:w="1097" w:type="dxa"/>
            <w:tcBorders>
              <w:top w:val="nil"/>
              <w:left w:val="nil"/>
              <w:bottom w:val="nil"/>
              <w:right w:val="nil"/>
            </w:tcBorders>
          </w:tcPr>
          <w:p w14:paraId="018AA9A5" w14:textId="77777777" w:rsidR="00C97100" w:rsidRDefault="00C97100">
            <w:pPr>
              <w:spacing w:after="0" w:line="240" w:lineRule="auto"/>
              <w:rPr>
                <w:b/>
              </w:rPr>
            </w:pPr>
          </w:p>
        </w:tc>
        <w:tc>
          <w:tcPr>
            <w:tcW w:w="988" w:type="dxa"/>
            <w:tcBorders>
              <w:top w:val="nil"/>
              <w:left w:val="nil"/>
              <w:bottom w:val="nil"/>
              <w:right w:val="nil"/>
            </w:tcBorders>
          </w:tcPr>
          <w:p w14:paraId="3F9ADD82" w14:textId="77777777" w:rsidR="00C97100" w:rsidRDefault="00850C5C">
            <w:pPr>
              <w:spacing w:after="0" w:line="240" w:lineRule="auto"/>
              <w:rPr>
                <w:b/>
              </w:rPr>
            </w:pPr>
            <w:r>
              <w:t>PL</w:t>
            </w:r>
          </w:p>
        </w:tc>
        <w:tc>
          <w:tcPr>
            <w:tcW w:w="1023" w:type="dxa"/>
            <w:tcBorders>
              <w:top w:val="nil"/>
              <w:left w:val="nil"/>
              <w:bottom w:val="nil"/>
              <w:right w:val="nil"/>
            </w:tcBorders>
          </w:tcPr>
          <w:p w14:paraId="33309168" w14:textId="77777777" w:rsidR="00C97100" w:rsidRDefault="00850C5C">
            <w:pPr>
              <w:spacing w:after="0" w:line="240" w:lineRule="auto"/>
              <w:rPr>
                <w:b/>
              </w:rPr>
            </w:pPr>
            <w:r>
              <w:t>1</w:t>
            </w:r>
          </w:p>
        </w:tc>
        <w:tc>
          <w:tcPr>
            <w:tcW w:w="1060" w:type="dxa"/>
            <w:tcBorders>
              <w:top w:val="nil"/>
              <w:left w:val="nil"/>
              <w:bottom w:val="nil"/>
              <w:right w:val="nil"/>
            </w:tcBorders>
          </w:tcPr>
          <w:p w14:paraId="6947052A" w14:textId="77777777" w:rsidR="00C97100" w:rsidRDefault="00850C5C">
            <w:pPr>
              <w:spacing w:after="0" w:line="240" w:lineRule="auto"/>
              <w:rPr>
                <w:b/>
              </w:rPr>
            </w:pPr>
            <w:r>
              <w:t>-</w:t>
            </w:r>
          </w:p>
        </w:tc>
        <w:tc>
          <w:tcPr>
            <w:tcW w:w="1054" w:type="dxa"/>
            <w:tcBorders>
              <w:top w:val="nil"/>
              <w:left w:val="nil"/>
              <w:bottom w:val="nil"/>
              <w:right w:val="nil"/>
            </w:tcBorders>
          </w:tcPr>
          <w:p w14:paraId="649E19E9" w14:textId="77777777" w:rsidR="00C97100" w:rsidRDefault="00850C5C">
            <w:pPr>
              <w:spacing w:after="0" w:line="240" w:lineRule="auto"/>
              <w:rPr>
                <w:b/>
              </w:rPr>
            </w:pPr>
            <w:r>
              <w:t>-</w:t>
            </w:r>
          </w:p>
        </w:tc>
        <w:tc>
          <w:tcPr>
            <w:tcW w:w="989" w:type="dxa"/>
            <w:tcBorders>
              <w:top w:val="nil"/>
              <w:left w:val="nil"/>
              <w:bottom w:val="nil"/>
              <w:right w:val="nil"/>
            </w:tcBorders>
          </w:tcPr>
          <w:p w14:paraId="2054F0F0" w14:textId="77777777" w:rsidR="00C97100" w:rsidRDefault="00C97100">
            <w:pPr>
              <w:spacing w:after="0" w:line="240" w:lineRule="auto"/>
              <w:rPr>
                <w:b/>
              </w:rPr>
            </w:pPr>
          </w:p>
        </w:tc>
        <w:tc>
          <w:tcPr>
            <w:tcW w:w="1024" w:type="dxa"/>
            <w:tcBorders>
              <w:top w:val="nil"/>
              <w:left w:val="nil"/>
              <w:bottom w:val="nil"/>
              <w:right w:val="nil"/>
            </w:tcBorders>
          </w:tcPr>
          <w:p w14:paraId="75ABF33D" w14:textId="77777777" w:rsidR="00C97100" w:rsidRDefault="00850C5C">
            <w:pPr>
              <w:spacing w:after="0" w:line="240" w:lineRule="auto"/>
              <w:rPr>
                <w:b/>
              </w:rPr>
            </w:pPr>
            <w:r>
              <w:t>1</w:t>
            </w:r>
          </w:p>
        </w:tc>
        <w:tc>
          <w:tcPr>
            <w:tcW w:w="1060" w:type="dxa"/>
            <w:tcBorders>
              <w:top w:val="nil"/>
              <w:left w:val="nil"/>
              <w:bottom w:val="nil"/>
              <w:right w:val="nil"/>
            </w:tcBorders>
          </w:tcPr>
          <w:p w14:paraId="609F5302" w14:textId="77777777" w:rsidR="00C97100" w:rsidRDefault="00850C5C">
            <w:pPr>
              <w:spacing w:after="0" w:line="240" w:lineRule="auto"/>
              <w:rPr>
                <w:b/>
              </w:rPr>
            </w:pPr>
            <w:r>
              <w:t>-</w:t>
            </w:r>
          </w:p>
        </w:tc>
        <w:tc>
          <w:tcPr>
            <w:tcW w:w="1054" w:type="dxa"/>
            <w:tcBorders>
              <w:top w:val="nil"/>
              <w:left w:val="nil"/>
              <w:bottom w:val="nil"/>
              <w:right w:val="nil"/>
            </w:tcBorders>
          </w:tcPr>
          <w:p w14:paraId="5B406AA3" w14:textId="77777777" w:rsidR="00C97100" w:rsidRDefault="00850C5C">
            <w:pPr>
              <w:spacing w:after="0" w:line="240" w:lineRule="auto"/>
              <w:rPr>
                <w:b/>
              </w:rPr>
            </w:pPr>
            <w:r>
              <w:t>-</w:t>
            </w:r>
          </w:p>
        </w:tc>
      </w:tr>
      <w:tr w:rsidR="00C97100" w14:paraId="5397654C" w14:textId="77777777">
        <w:tc>
          <w:tcPr>
            <w:tcW w:w="1097" w:type="dxa"/>
            <w:tcBorders>
              <w:top w:val="nil"/>
              <w:left w:val="nil"/>
              <w:bottom w:val="nil"/>
              <w:right w:val="nil"/>
            </w:tcBorders>
          </w:tcPr>
          <w:p w14:paraId="4B7CFE4C" w14:textId="77777777" w:rsidR="00C97100" w:rsidRDefault="00850C5C">
            <w:pPr>
              <w:spacing w:after="0" w:line="240" w:lineRule="auto"/>
              <w:rPr>
                <w:b/>
              </w:rPr>
            </w:pPr>
            <w:r>
              <w:t>KING</w:t>
            </w:r>
          </w:p>
        </w:tc>
        <w:tc>
          <w:tcPr>
            <w:tcW w:w="988" w:type="dxa"/>
            <w:tcBorders>
              <w:top w:val="nil"/>
              <w:left w:val="nil"/>
              <w:bottom w:val="nil"/>
              <w:right w:val="nil"/>
            </w:tcBorders>
          </w:tcPr>
          <w:p w14:paraId="1534961C" w14:textId="77777777" w:rsidR="00C97100" w:rsidRDefault="00850C5C">
            <w:pPr>
              <w:spacing w:after="0" w:line="240" w:lineRule="auto"/>
              <w:rPr>
                <w:b/>
              </w:rPr>
            </w:pPr>
            <w:r>
              <w:t>PBN</w:t>
            </w:r>
          </w:p>
        </w:tc>
        <w:tc>
          <w:tcPr>
            <w:tcW w:w="1023" w:type="dxa"/>
            <w:tcBorders>
              <w:top w:val="nil"/>
              <w:left w:val="nil"/>
              <w:bottom w:val="nil"/>
              <w:right w:val="nil"/>
            </w:tcBorders>
          </w:tcPr>
          <w:p w14:paraId="1D6F6440" w14:textId="77777777" w:rsidR="00C97100" w:rsidRDefault="00850C5C">
            <w:pPr>
              <w:spacing w:after="0" w:line="240" w:lineRule="auto"/>
              <w:rPr>
                <w:b/>
              </w:rPr>
            </w:pPr>
            <w:r>
              <w:t>0.52</w:t>
            </w:r>
          </w:p>
        </w:tc>
        <w:tc>
          <w:tcPr>
            <w:tcW w:w="1060" w:type="dxa"/>
            <w:tcBorders>
              <w:top w:val="nil"/>
              <w:left w:val="nil"/>
              <w:bottom w:val="nil"/>
              <w:right w:val="nil"/>
            </w:tcBorders>
          </w:tcPr>
          <w:p w14:paraId="5565A7F1" w14:textId="77777777" w:rsidR="00C97100" w:rsidRDefault="00850C5C">
            <w:pPr>
              <w:spacing w:after="0" w:line="240" w:lineRule="auto"/>
              <w:rPr>
                <w:b/>
              </w:rPr>
            </w:pPr>
            <w:r>
              <w:t>1</w:t>
            </w:r>
          </w:p>
        </w:tc>
        <w:tc>
          <w:tcPr>
            <w:tcW w:w="1054" w:type="dxa"/>
            <w:tcBorders>
              <w:top w:val="nil"/>
              <w:left w:val="nil"/>
              <w:bottom w:val="nil"/>
              <w:right w:val="nil"/>
            </w:tcBorders>
          </w:tcPr>
          <w:p w14:paraId="37E8A756" w14:textId="77777777" w:rsidR="00C97100" w:rsidRDefault="00850C5C">
            <w:pPr>
              <w:spacing w:after="0" w:line="240" w:lineRule="auto"/>
              <w:rPr>
                <w:b/>
              </w:rPr>
            </w:pPr>
            <w:r>
              <w:t>-</w:t>
            </w:r>
          </w:p>
        </w:tc>
        <w:tc>
          <w:tcPr>
            <w:tcW w:w="989" w:type="dxa"/>
            <w:tcBorders>
              <w:top w:val="nil"/>
              <w:left w:val="nil"/>
              <w:bottom w:val="nil"/>
              <w:right w:val="nil"/>
            </w:tcBorders>
          </w:tcPr>
          <w:p w14:paraId="73685F76" w14:textId="77777777" w:rsidR="00C97100" w:rsidRDefault="00C97100">
            <w:pPr>
              <w:spacing w:after="0" w:line="240" w:lineRule="auto"/>
              <w:rPr>
                <w:b/>
              </w:rPr>
            </w:pPr>
          </w:p>
        </w:tc>
        <w:tc>
          <w:tcPr>
            <w:tcW w:w="1024" w:type="dxa"/>
            <w:tcBorders>
              <w:top w:val="nil"/>
              <w:left w:val="nil"/>
              <w:bottom w:val="nil"/>
              <w:right w:val="nil"/>
            </w:tcBorders>
          </w:tcPr>
          <w:p w14:paraId="06232E2D" w14:textId="77777777" w:rsidR="00C97100" w:rsidRDefault="00850C5C">
            <w:pPr>
              <w:spacing w:after="0" w:line="240" w:lineRule="auto"/>
              <w:rPr>
                <w:b/>
              </w:rPr>
            </w:pPr>
            <w:r>
              <w:t>0.56</w:t>
            </w:r>
          </w:p>
        </w:tc>
        <w:tc>
          <w:tcPr>
            <w:tcW w:w="1060" w:type="dxa"/>
            <w:tcBorders>
              <w:top w:val="nil"/>
              <w:left w:val="nil"/>
              <w:bottom w:val="nil"/>
              <w:right w:val="nil"/>
            </w:tcBorders>
          </w:tcPr>
          <w:p w14:paraId="0EAF3504" w14:textId="77777777" w:rsidR="00C97100" w:rsidRDefault="00850C5C">
            <w:pPr>
              <w:spacing w:after="0" w:line="240" w:lineRule="auto"/>
              <w:rPr>
                <w:b/>
              </w:rPr>
            </w:pPr>
            <w:r>
              <w:t>1</w:t>
            </w:r>
          </w:p>
        </w:tc>
        <w:tc>
          <w:tcPr>
            <w:tcW w:w="1054" w:type="dxa"/>
            <w:tcBorders>
              <w:top w:val="nil"/>
              <w:left w:val="nil"/>
              <w:bottom w:val="nil"/>
              <w:right w:val="nil"/>
            </w:tcBorders>
          </w:tcPr>
          <w:p w14:paraId="7291848F" w14:textId="77777777" w:rsidR="00C97100" w:rsidRDefault="00850C5C">
            <w:pPr>
              <w:spacing w:after="0" w:line="240" w:lineRule="auto"/>
              <w:rPr>
                <w:b/>
              </w:rPr>
            </w:pPr>
            <w:r>
              <w:t>-</w:t>
            </w:r>
          </w:p>
        </w:tc>
      </w:tr>
      <w:tr w:rsidR="00C97100" w14:paraId="29BB1EC9" w14:textId="77777777">
        <w:tc>
          <w:tcPr>
            <w:tcW w:w="1097" w:type="dxa"/>
            <w:tcBorders>
              <w:top w:val="nil"/>
              <w:left w:val="nil"/>
              <w:right w:val="nil"/>
            </w:tcBorders>
          </w:tcPr>
          <w:p w14:paraId="7215FE7B" w14:textId="77777777" w:rsidR="00C97100" w:rsidRDefault="00C97100">
            <w:pPr>
              <w:spacing w:after="0" w:line="240" w:lineRule="auto"/>
              <w:rPr>
                <w:b/>
              </w:rPr>
            </w:pPr>
          </w:p>
        </w:tc>
        <w:tc>
          <w:tcPr>
            <w:tcW w:w="988" w:type="dxa"/>
            <w:tcBorders>
              <w:top w:val="nil"/>
              <w:left w:val="nil"/>
              <w:right w:val="nil"/>
            </w:tcBorders>
          </w:tcPr>
          <w:p w14:paraId="50D0A7C6" w14:textId="77777777" w:rsidR="00C97100" w:rsidRDefault="00850C5C">
            <w:pPr>
              <w:spacing w:after="0" w:line="240" w:lineRule="auto"/>
              <w:rPr>
                <w:b/>
              </w:rPr>
            </w:pPr>
            <w:r>
              <w:t>SBN</w:t>
            </w:r>
          </w:p>
        </w:tc>
        <w:tc>
          <w:tcPr>
            <w:tcW w:w="1023" w:type="dxa"/>
            <w:tcBorders>
              <w:top w:val="nil"/>
              <w:left w:val="nil"/>
              <w:right w:val="nil"/>
            </w:tcBorders>
          </w:tcPr>
          <w:p w14:paraId="6FC130C4" w14:textId="77777777" w:rsidR="00C97100" w:rsidRDefault="00850C5C">
            <w:pPr>
              <w:spacing w:after="0" w:line="240" w:lineRule="auto"/>
              <w:rPr>
                <w:b/>
              </w:rPr>
            </w:pPr>
            <w:r>
              <w:t>0.63</w:t>
            </w:r>
          </w:p>
        </w:tc>
        <w:tc>
          <w:tcPr>
            <w:tcW w:w="1060" w:type="dxa"/>
            <w:tcBorders>
              <w:top w:val="nil"/>
              <w:left w:val="nil"/>
              <w:right w:val="nil"/>
            </w:tcBorders>
          </w:tcPr>
          <w:p w14:paraId="6178C73D" w14:textId="77777777" w:rsidR="00C97100" w:rsidRDefault="00850C5C">
            <w:pPr>
              <w:spacing w:after="0" w:line="240" w:lineRule="auto"/>
              <w:rPr>
                <w:b/>
              </w:rPr>
            </w:pPr>
            <w:r>
              <w:t>0.61</w:t>
            </w:r>
          </w:p>
        </w:tc>
        <w:tc>
          <w:tcPr>
            <w:tcW w:w="1054" w:type="dxa"/>
            <w:tcBorders>
              <w:top w:val="nil"/>
              <w:left w:val="nil"/>
              <w:right w:val="nil"/>
            </w:tcBorders>
          </w:tcPr>
          <w:p w14:paraId="718048B2" w14:textId="77777777" w:rsidR="00C97100" w:rsidRDefault="00850C5C">
            <w:pPr>
              <w:spacing w:after="0" w:line="240" w:lineRule="auto"/>
              <w:rPr>
                <w:b/>
              </w:rPr>
            </w:pPr>
            <w:r>
              <w:t>1</w:t>
            </w:r>
          </w:p>
        </w:tc>
        <w:tc>
          <w:tcPr>
            <w:tcW w:w="989" w:type="dxa"/>
            <w:tcBorders>
              <w:top w:val="nil"/>
              <w:left w:val="nil"/>
              <w:right w:val="nil"/>
            </w:tcBorders>
          </w:tcPr>
          <w:p w14:paraId="6171D730" w14:textId="77777777" w:rsidR="00C97100" w:rsidRDefault="00C97100">
            <w:pPr>
              <w:spacing w:after="0" w:line="240" w:lineRule="auto"/>
              <w:rPr>
                <w:b/>
              </w:rPr>
            </w:pPr>
          </w:p>
        </w:tc>
        <w:tc>
          <w:tcPr>
            <w:tcW w:w="1024" w:type="dxa"/>
            <w:tcBorders>
              <w:top w:val="nil"/>
              <w:left w:val="nil"/>
              <w:right w:val="nil"/>
            </w:tcBorders>
          </w:tcPr>
          <w:p w14:paraId="67593675" w14:textId="77777777" w:rsidR="00C97100" w:rsidRDefault="00850C5C">
            <w:pPr>
              <w:spacing w:after="0" w:line="240" w:lineRule="auto"/>
              <w:rPr>
                <w:b/>
              </w:rPr>
            </w:pPr>
            <w:r>
              <w:t>0.70</w:t>
            </w:r>
          </w:p>
        </w:tc>
        <w:tc>
          <w:tcPr>
            <w:tcW w:w="1060" w:type="dxa"/>
            <w:tcBorders>
              <w:top w:val="nil"/>
              <w:left w:val="nil"/>
              <w:right w:val="nil"/>
            </w:tcBorders>
          </w:tcPr>
          <w:p w14:paraId="648B2787" w14:textId="77777777" w:rsidR="00C97100" w:rsidRDefault="00850C5C">
            <w:pPr>
              <w:spacing w:after="0" w:line="240" w:lineRule="auto"/>
              <w:rPr>
                <w:b/>
              </w:rPr>
            </w:pPr>
            <w:r>
              <w:t>0.73</w:t>
            </w:r>
          </w:p>
        </w:tc>
        <w:tc>
          <w:tcPr>
            <w:tcW w:w="1054" w:type="dxa"/>
            <w:tcBorders>
              <w:top w:val="nil"/>
              <w:left w:val="nil"/>
              <w:right w:val="nil"/>
            </w:tcBorders>
          </w:tcPr>
          <w:p w14:paraId="49785E01" w14:textId="77777777" w:rsidR="00C97100" w:rsidRDefault="00850C5C">
            <w:pPr>
              <w:spacing w:after="0" w:line="240" w:lineRule="auto"/>
              <w:rPr>
                <w:b/>
              </w:rPr>
            </w:pPr>
            <w:r>
              <w:t>1</w:t>
            </w:r>
          </w:p>
        </w:tc>
      </w:tr>
    </w:tbl>
    <w:p w14:paraId="0A98D75F" w14:textId="77777777" w:rsidR="00C97100" w:rsidRDefault="00C97100">
      <w:pPr>
        <w:spacing w:after="0" w:line="240" w:lineRule="auto"/>
        <w:rPr>
          <w:b/>
        </w:rPr>
      </w:pPr>
    </w:p>
    <w:p w14:paraId="248AFC87" w14:textId="77777777" w:rsidR="00C97100" w:rsidRDefault="00C97100">
      <w:pPr>
        <w:spacing w:after="0" w:line="480" w:lineRule="auto"/>
        <w:rPr>
          <w:b/>
        </w:rPr>
      </w:pPr>
    </w:p>
    <w:p w14:paraId="0306968C" w14:textId="77777777" w:rsidR="00C97100" w:rsidRDefault="00C97100">
      <w:pPr>
        <w:spacing w:after="0" w:line="480" w:lineRule="auto"/>
        <w:rPr>
          <w:b/>
        </w:rPr>
        <w:sectPr w:rsidR="00C97100">
          <w:headerReference w:type="default" r:id="rId20"/>
          <w:footerReference w:type="default" r:id="rId21"/>
          <w:pgSz w:w="12240" w:h="15840"/>
          <w:pgMar w:top="1440" w:right="1440" w:bottom="1440" w:left="1440" w:header="720" w:footer="720" w:gutter="0"/>
          <w:lnNumType w:countBy="1" w:distance="283" w:restart="continuous"/>
          <w:cols w:space="720"/>
          <w:formProt w:val="0"/>
          <w:docGrid w:linePitch="360" w:charSpace="8192"/>
        </w:sectPr>
      </w:pPr>
    </w:p>
    <w:p w14:paraId="2ECA219F" w14:textId="77777777" w:rsidR="00C97100" w:rsidRDefault="00850C5C">
      <w:pPr>
        <w:spacing w:after="0" w:line="48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436" w:name="_Hlk15558996"/>
      <w:r>
        <w:t>(PL: panicle length; PBN: number of primary branches; SBN: number of secondary branches)</w:t>
      </w:r>
      <w:bookmarkEnd w:id="436"/>
      <w:r>
        <w:t>. The presence of genotype by environmental interaction is marked as ‘Yes’ or ‘No’ in column Q x E. The overlapping QTL confidence interval between traits indicates pleiotropic effect, and what other traits (FL50, TC, and BIO) have pleiotropy with panicle traits at each identified QTL position is marked in column Pleiotropy. FL50, TC, and BIO are flowering time, tiller count and biomass at the end of season, respectively.</w:t>
      </w:r>
    </w:p>
    <w:tbl>
      <w:tblPr>
        <w:tblW w:w="12060" w:type="dxa"/>
        <w:tblLook w:val="04A0" w:firstRow="1" w:lastRow="0" w:firstColumn="1" w:lastColumn="0" w:noHBand="0" w:noVBand="1"/>
      </w:tblPr>
      <w:tblGrid>
        <w:gridCol w:w="596"/>
        <w:gridCol w:w="1170"/>
        <w:gridCol w:w="1948"/>
        <w:gridCol w:w="718"/>
        <w:gridCol w:w="2363"/>
        <w:gridCol w:w="2203"/>
        <w:gridCol w:w="568"/>
        <w:gridCol w:w="2494"/>
      </w:tblGrid>
      <w:tr w:rsidR="00C97100" w14:paraId="654D59A6" w14:textId="77777777">
        <w:trPr>
          <w:trHeight w:val="300"/>
        </w:trPr>
        <w:tc>
          <w:tcPr>
            <w:tcW w:w="595" w:type="dxa"/>
            <w:tcBorders>
              <w:top w:val="single" w:sz="4" w:space="0" w:color="000000"/>
              <w:bottom w:val="single" w:sz="4" w:space="0" w:color="000000"/>
            </w:tcBorders>
            <w:shd w:val="clear" w:color="auto" w:fill="auto"/>
            <w:vAlign w:val="bottom"/>
          </w:tcPr>
          <w:p w14:paraId="1B78A36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7" w:type="dxa"/>
            <w:tcBorders>
              <w:top w:val="single" w:sz="4" w:space="0" w:color="000000"/>
              <w:bottom w:val="single" w:sz="4" w:space="0" w:color="000000"/>
            </w:tcBorders>
            <w:shd w:val="clear" w:color="auto" w:fill="auto"/>
            <w:vAlign w:val="bottom"/>
          </w:tcPr>
          <w:p w14:paraId="7B91C9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C97100" w:rsidRDefault="00850C5C">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c>
          <w:tcPr>
            <w:tcW w:w="2494" w:type="dxa"/>
            <w:tcBorders>
              <w:top w:val="single" w:sz="4" w:space="0" w:color="000000"/>
              <w:bottom w:val="single" w:sz="4" w:space="0" w:color="000000"/>
            </w:tcBorders>
          </w:tcPr>
          <w:p w14:paraId="341002E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eiotropy</w:t>
            </w:r>
          </w:p>
        </w:tc>
      </w:tr>
      <w:tr w:rsidR="00C97100" w14:paraId="0AD1D596" w14:textId="77777777">
        <w:trPr>
          <w:trHeight w:val="300"/>
        </w:trPr>
        <w:tc>
          <w:tcPr>
            <w:tcW w:w="595" w:type="dxa"/>
            <w:tcBorders>
              <w:top w:val="single" w:sz="4" w:space="0" w:color="000000"/>
            </w:tcBorders>
            <w:shd w:val="clear" w:color="auto" w:fill="auto"/>
            <w:vAlign w:val="bottom"/>
          </w:tcPr>
          <w:p w14:paraId="637512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7" w:type="dxa"/>
            <w:tcBorders>
              <w:top w:val="single" w:sz="4" w:space="0" w:color="000000"/>
            </w:tcBorders>
            <w:shd w:val="clear" w:color="auto" w:fill="auto"/>
            <w:vAlign w:val="bottom"/>
          </w:tcPr>
          <w:p w14:paraId="03E83840"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top w:val="single" w:sz="4" w:space="0" w:color="000000"/>
            </w:tcBorders>
          </w:tcPr>
          <w:p w14:paraId="086E4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003C2FA6" w14:textId="77777777">
        <w:trPr>
          <w:trHeight w:val="300"/>
        </w:trPr>
        <w:tc>
          <w:tcPr>
            <w:tcW w:w="595" w:type="dxa"/>
            <w:shd w:val="clear" w:color="auto" w:fill="auto"/>
            <w:vAlign w:val="bottom"/>
          </w:tcPr>
          <w:p w14:paraId="2EFB85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7" w:type="dxa"/>
            <w:shd w:val="clear" w:color="auto" w:fill="auto"/>
            <w:vAlign w:val="bottom"/>
          </w:tcPr>
          <w:p w14:paraId="4BEBCEA7"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119A78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346D901D" w14:textId="77777777">
        <w:trPr>
          <w:trHeight w:val="300"/>
        </w:trPr>
        <w:tc>
          <w:tcPr>
            <w:tcW w:w="595" w:type="dxa"/>
            <w:shd w:val="clear" w:color="auto" w:fill="auto"/>
            <w:vAlign w:val="bottom"/>
          </w:tcPr>
          <w:p w14:paraId="1FFCABE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7" w:type="dxa"/>
            <w:shd w:val="clear" w:color="auto" w:fill="auto"/>
            <w:vAlign w:val="bottom"/>
          </w:tcPr>
          <w:p w14:paraId="11ADF27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19FDB0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69C9F34C" w14:textId="77777777">
        <w:trPr>
          <w:trHeight w:val="300"/>
        </w:trPr>
        <w:tc>
          <w:tcPr>
            <w:tcW w:w="595" w:type="dxa"/>
            <w:shd w:val="clear" w:color="auto" w:fill="auto"/>
            <w:vAlign w:val="bottom"/>
          </w:tcPr>
          <w:p w14:paraId="6A3E85E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7" w:type="dxa"/>
            <w:shd w:val="clear" w:color="auto" w:fill="auto"/>
            <w:vAlign w:val="bottom"/>
          </w:tcPr>
          <w:p w14:paraId="4F63810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32D3EAB" w14:textId="77777777" w:rsidR="00C97100" w:rsidRDefault="00C97100">
            <w:pPr>
              <w:widowControl w:val="0"/>
              <w:spacing w:after="0" w:line="240" w:lineRule="auto"/>
              <w:rPr>
                <w:rFonts w:ascii="Calibri" w:eastAsia="Times New Roman" w:hAnsi="Calibri" w:cs="Calibri"/>
                <w:lang w:eastAsia="zh-CN"/>
              </w:rPr>
            </w:pPr>
          </w:p>
        </w:tc>
      </w:tr>
      <w:tr w:rsidR="00C97100" w14:paraId="1615FEE6" w14:textId="77777777">
        <w:trPr>
          <w:trHeight w:val="300"/>
        </w:trPr>
        <w:tc>
          <w:tcPr>
            <w:tcW w:w="595" w:type="dxa"/>
            <w:shd w:val="clear" w:color="auto" w:fill="auto"/>
            <w:vAlign w:val="bottom"/>
          </w:tcPr>
          <w:p w14:paraId="038787E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7" w:type="dxa"/>
            <w:shd w:val="clear" w:color="auto" w:fill="auto"/>
            <w:vAlign w:val="bottom"/>
          </w:tcPr>
          <w:p w14:paraId="6DCC132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6EA5043" w14:textId="77777777" w:rsidR="00C97100" w:rsidRDefault="00C97100">
            <w:pPr>
              <w:widowControl w:val="0"/>
              <w:spacing w:after="0" w:line="240" w:lineRule="auto"/>
              <w:rPr>
                <w:rFonts w:ascii="Calibri" w:eastAsia="Times New Roman" w:hAnsi="Calibri" w:cs="Calibri"/>
                <w:lang w:eastAsia="zh-CN"/>
              </w:rPr>
            </w:pPr>
          </w:p>
        </w:tc>
      </w:tr>
      <w:tr w:rsidR="00C97100" w14:paraId="16CFC297" w14:textId="77777777">
        <w:trPr>
          <w:trHeight w:val="300"/>
        </w:trPr>
        <w:tc>
          <w:tcPr>
            <w:tcW w:w="595" w:type="dxa"/>
            <w:shd w:val="clear" w:color="auto" w:fill="auto"/>
            <w:vAlign w:val="bottom"/>
          </w:tcPr>
          <w:p w14:paraId="64E0680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7" w:type="dxa"/>
            <w:shd w:val="clear" w:color="auto" w:fill="auto"/>
            <w:vAlign w:val="bottom"/>
          </w:tcPr>
          <w:p w14:paraId="24B0186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FE1DC5C" w14:textId="77777777" w:rsidR="00C97100" w:rsidRDefault="00C97100">
            <w:pPr>
              <w:widowControl w:val="0"/>
              <w:spacing w:after="0" w:line="240" w:lineRule="auto"/>
              <w:rPr>
                <w:rFonts w:ascii="Calibri" w:eastAsia="Times New Roman" w:hAnsi="Calibri" w:cs="Calibri"/>
                <w:lang w:eastAsia="zh-CN"/>
              </w:rPr>
            </w:pPr>
          </w:p>
        </w:tc>
      </w:tr>
      <w:tr w:rsidR="00C97100" w14:paraId="06CA320D" w14:textId="77777777">
        <w:trPr>
          <w:trHeight w:val="300"/>
        </w:trPr>
        <w:tc>
          <w:tcPr>
            <w:tcW w:w="595" w:type="dxa"/>
            <w:shd w:val="clear" w:color="auto" w:fill="auto"/>
            <w:vAlign w:val="bottom"/>
          </w:tcPr>
          <w:p w14:paraId="3B68D66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shd w:val="clear" w:color="auto" w:fill="auto"/>
            <w:vAlign w:val="bottom"/>
          </w:tcPr>
          <w:p w14:paraId="50AC8129"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0352491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 BIO</w:t>
            </w:r>
          </w:p>
        </w:tc>
      </w:tr>
      <w:tr w:rsidR="00C97100" w14:paraId="37C17FB1" w14:textId="77777777">
        <w:trPr>
          <w:trHeight w:val="300"/>
        </w:trPr>
        <w:tc>
          <w:tcPr>
            <w:tcW w:w="595" w:type="dxa"/>
            <w:shd w:val="clear" w:color="auto" w:fill="auto"/>
            <w:vAlign w:val="bottom"/>
          </w:tcPr>
          <w:p w14:paraId="15EECF8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7" w:type="dxa"/>
            <w:shd w:val="clear" w:color="auto" w:fill="auto"/>
            <w:vAlign w:val="bottom"/>
          </w:tcPr>
          <w:p w14:paraId="6781DDF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EEF920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BIO</w:t>
            </w:r>
          </w:p>
        </w:tc>
      </w:tr>
      <w:tr w:rsidR="00C97100" w14:paraId="52EF9982" w14:textId="77777777">
        <w:trPr>
          <w:trHeight w:val="300"/>
        </w:trPr>
        <w:tc>
          <w:tcPr>
            <w:tcW w:w="595" w:type="dxa"/>
            <w:shd w:val="clear" w:color="auto" w:fill="auto"/>
            <w:vAlign w:val="bottom"/>
          </w:tcPr>
          <w:p w14:paraId="154C73C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7" w:type="dxa"/>
            <w:shd w:val="clear" w:color="auto" w:fill="auto"/>
            <w:vAlign w:val="bottom"/>
          </w:tcPr>
          <w:p w14:paraId="29AFB1BD"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7021921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4E2885C" w14:textId="77777777">
        <w:trPr>
          <w:trHeight w:val="300"/>
        </w:trPr>
        <w:tc>
          <w:tcPr>
            <w:tcW w:w="595" w:type="dxa"/>
            <w:shd w:val="clear" w:color="auto" w:fill="auto"/>
            <w:vAlign w:val="bottom"/>
          </w:tcPr>
          <w:p w14:paraId="4CE0FFF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7" w:type="dxa"/>
            <w:shd w:val="clear" w:color="auto" w:fill="auto"/>
            <w:vAlign w:val="bottom"/>
          </w:tcPr>
          <w:p w14:paraId="087D9138"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9ED04E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48A2FECD" w14:textId="77777777">
        <w:trPr>
          <w:trHeight w:val="300"/>
        </w:trPr>
        <w:tc>
          <w:tcPr>
            <w:tcW w:w="595" w:type="dxa"/>
            <w:shd w:val="clear" w:color="auto" w:fill="auto"/>
            <w:vAlign w:val="bottom"/>
          </w:tcPr>
          <w:p w14:paraId="5195F4E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7" w:type="dxa"/>
            <w:shd w:val="clear" w:color="auto" w:fill="auto"/>
            <w:vAlign w:val="bottom"/>
          </w:tcPr>
          <w:p w14:paraId="3C4B6F7C"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07EDCB75" w14:textId="77777777" w:rsidR="00C97100" w:rsidRDefault="00C97100">
            <w:pPr>
              <w:widowControl w:val="0"/>
              <w:spacing w:after="0" w:line="240" w:lineRule="auto"/>
              <w:rPr>
                <w:rFonts w:ascii="Calibri" w:eastAsia="Times New Roman" w:hAnsi="Calibri" w:cs="Calibri"/>
                <w:lang w:eastAsia="zh-CN"/>
              </w:rPr>
            </w:pPr>
          </w:p>
        </w:tc>
      </w:tr>
      <w:tr w:rsidR="00C97100" w14:paraId="778AA57A" w14:textId="77777777">
        <w:trPr>
          <w:trHeight w:val="300"/>
        </w:trPr>
        <w:tc>
          <w:tcPr>
            <w:tcW w:w="595" w:type="dxa"/>
            <w:shd w:val="clear" w:color="auto" w:fill="auto"/>
            <w:vAlign w:val="bottom"/>
          </w:tcPr>
          <w:p w14:paraId="3015DA4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7" w:type="dxa"/>
            <w:shd w:val="clear" w:color="auto" w:fill="auto"/>
            <w:vAlign w:val="bottom"/>
          </w:tcPr>
          <w:p w14:paraId="37491A6F"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21132BF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 TC</w:t>
            </w:r>
          </w:p>
        </w:tc>
      </w:tr>
      <w:tr w:rsidR="00C97100" w14:paraId="1C10795B" w14:textId="77777777">
        <w:trPr>
          <w:trHeight w:val="300"/>
        </w:trPr>
        <w:tc>
          <w:tcPr>
            <w:tcW w:w="595" w:type="dxa"/>
            <w:shd w:val="clear" w:color="auto" w:fill="auto"/>
            <w:vAlign w:val="bottom"/>
          </w:tcPr>
          <w:p w14:paraId="1CFB381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7" w:type="dxa"/>
            <w:shd w:val="clear" w:color="auto" w:fill="auto"/>
            <w:vAlign w:val="bottom"/>
          </w:tcPr>
          <w:p w14:paraId="1ECE1784"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7564189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1CA6C580" w14:textId="77777777">
        <w:trPr>
          <w:trHeight w:val="300"/>
        </w:trPr>
        <w:tc>
          <w:tcPr>
            <w:tcW w:w="595" w:type="dxa"/>
            <w:shd w:val="clear" w:color="auto" w:fill="auto"/>
            <w:vAlign w:val="bottom"/>
          </w:tcPr>
          <w:p w14:paraId="3F0C4E8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7" w:type="dxa"/>
            <w:shd w:val="clear" w:color="auto" w:fill="auto"/>
            <w:vAlign w:val="bottom"/>
          </w:tcPr>
          <w:p w14:paraId="5E454563"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4134AB92"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FL50</w:t>
            </w:r>
          </w:p>
        </w:tc>
      </w:tr>
      <w:tr w:rsidR="00C97100" w14:paraId="01D60E3B" w14:textId="77777777">
        <w:trPr>
          <w:trHeight w:val="300"/>
        </w:trPr>
        <w:tc>
          <w:tcPr>
            <w:tcW w:w="595" w:type="dxa"/>
            <w:shd w:val="clear" w:color="auto" w:fill="auto"/>
            <w:vAlign w:val="bottom"/>
          </w:tcPr>
          <w:p w14:paraId="44F3819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7" w:type="dxa"/>
            <w:shd w:val="clear" w:color="auto" w:fill="auto"/>
            <w:vAlign w:val="bottom"/>
          </w:tcPr>
          <w:p w14:paraId="5FF0E205"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565479EB" w14:textId="77777777" w:rsidR="00C97100" w:rsidRDefault="00C97100">
            <w:pPr>
              <w:widowControl w:val="0"/>
              <w:spacing w:after="0" w:line="240" w:lineRule="auto"/>
              <w:rPr>
                <w:rFonts w:ascii="Calibri" w:eastAsia="Times New Roman" w:hAnsi="Calibri" w:cs="Calibri"/>
                <w:lang w:eastAsia="zh-CN"/>
              </w:rPr>
            </w:pPr>
          </w:p>
        </w:tc>
      </w:tr>
      <w:tr w:rsidR="00C97100" w14:paraId="4F7EFBFA" w14:textId="77777777">
        <w:trPr>
          <w:trHeight w:val="300"/>
        </w:trPr>
        <w:tc>
          <w:tcPr>
            <w:tcW w:w="595" w:type="dxa"/>
            <w:shd w:val="clear" w:color="auto" w:fill="auto"/>
            <w:vAlign w:val="bottom"/>
          </w:tcPr>
          <w:p w14:paraId="0BECA97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7" w:type="dxa"/>
            <w:shd w:val="clear" w:color="auto" w:fill="auto"/>
            <w:vAlign w:val="bottom"/>
          </w:tcPr>
          <w:p w14:paraId="76FB3B96"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Pr>
          <w:p w14:paraId="3C4F766D" w14:textId="77777777" w:rsidR="00C97100" w:rsidRDefault="00C97100">
            <w:pPr>
              <w:widowControl w:val="0"/>
              <w:spacing w:after="0" w:line="240" w:lineRule="auto"/>
              <w:rPr>
                <w:rFonts w:ascii="Calibri" w:eastAsia="Times New Roman" w:hAnsi="Calibri" w:cs="Calibri"/>
                <w:lang w:eastAsia="zh-CN"/>
              </w:rPr>
            </w:pPr>
          </w:p>
        </w:tc>
      </w:tr>
      <w:tr w:rsidR="00C97100" w14:paraId="1DDE5EA8" w14:textId="77777777">
        <w:trPr>
          <w:trHeight w:val="300"/>
        </w:trPr>
        <w:tc>
          <w:tcPr>
            <w:tcW w:w="595" w:type="dxa"/>
            <w:shd w:val="clear" w:color="auto" w:fill="auto"/>
            <w:vAlign w:val="bottom"/>
          </w:tcPr>
          <w:p w14:paraId="5595917E"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7" w:type="dxa"/>
            <w:shd w:val="clear" w:color="auto" w:fill="auto"/>
            <w:vAlign w:val="bottom"/>
          </w:tcPr>
          <w:p w14:paraId="0312522A"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Yes</w:t>
            </w:r>
          </w:p>
        </w:tc>
        <w:tc>
          <w:tcPr>
            <w:tcW w:w="2494" w:type="dxa"/>
          </w:tcPr>
          <w:p w14:paraId="39B9898B" w14:textId="77777777" w:rsidR="00C97100" w:rsidRDefault="00C97100">
            <w:pPr>
              <w:widowControl w:val="0"/>
              <w:spacing w:after="0" w:line="240" w:lineRule="auto"/>
              <w:rPr>
                <w:rFonts w:ascii="Calibri" w:eastAsia="Times New Roman" w:hAnsi="Calibri" w:cs="Calibri"/>
                <w:lang w:eastAsia="zh-CN"/>
              </w:rPr>
            </w:pPr>
          </w:p>
        </w:tc>
      </w:tr>
      <w:tr w:rsidR="00C97100" w14:paraId="2212D68B" w14:textId="77777777">
        <w:trPr>
          <w:trHeight w:val="300"/>
        </w:trPr>
        <w:tc>
          <w:tcPr>
            <w:tcW w:w="595" w:type="dxa"/>
            <w:tcBorders>
              <w:bottom w:val="single" w:sz="4" w:space="0" w:color="000000"/>
            </w:tcBorders>
            <w:shd w:val="clear" w:color="auto" w:fill="auto"/>
            <w:vAlign w:val="bottom"/>
          </w:tcPr>
          <w:p w14:paraId="76E21F9B"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7" w:type="dxa"/>
            <w:tcBorders>
              <w:bottom w:val="single" w:sz="4" w:space="0" w:color="000000"/>
            </w:tcBorders>
            <w:shd w:val="clear" w:color="auto" w:fill="auto"/>
            <w:vAlign w:val="bottom"/>
          </w:tcPr>
          <w:p w14:paraId="03B2BFF1" w14:textId="77777777" w:rsidR="00C97100" w:rsidRDefault="00850C5C">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No</w:t>
            </w:r>
          </w:p>
        </w:tc>
        <w:tc>
          <w:tcPr>
            <w:tcW w:w="2494" w:type="dxa"/>
            <w:tcBorders>
              <w:bottom w:val="single" w:sz="4" w:space="0" w:color="000000"/>
            </w:tcBorders>
          </w:tcPr>
          <w:p w14:paraId="6F6C1FF4" w14:textId="77777777" w:rsidR="00C97100" w:rsidRDefault="00850C5C">
            <w:pPr>
              <w:widowControl w:val="0"/>
              <w:spacing w:after="0" w:line="240" w:lineRule="auto"/>
              <w:rPr>
                <w:rFonts w:ascii="Calibri" w:eastAsia="Times New Roman" w:hAnsi="Calibri" w:cs="Calibri"/>
                <w:lang w:eastAsia="zh-CN"/>
              </w:rPr>
            </w:pPr>
            <w:r>
              <w:rPr>
                <w:rFonts w:eastAsia="Times New Roman" w:cs="Calibri"/>
                <w:lang w:eastAsia="zh-CN"/>
              </w:rPr>
              <w:t>TC, BIO</w:t>
            </w:r>
            <w:bookmarkStart w:id="437" w:name="_Hlk15558832"/>
            <w:bookmarkEnd w:id="437"/>
          </w:p>
        </w:tc>
      </w:tr>
    </w:tbl>
    <w:p w14:paraId="47BD528F" w14:textId="77777777" w:rsidR="00C97100" w:rsidRDefault="00C97100">
      <w:pPr>
        <w:sectPr w:rsidR="00C97100">
          <w:headerReference w:type="default" r:id="rId22"/>
          <w:footerReference w:type="default" r:id="rId23"/>
          <w:pgSz w:w="15840" w:h="12240" w:orient="landscape"/>
          <w:pgMar w:top="1440" w:right="1440" w:bottom="1440" w:left="1440" w:header="720" w:footer="720" w:gutter="0"/>
          <w:lnNumType w:countBy="1" w:distance="283" w:restart="continuous"/>
          <w:cols w:space="720"/>
          <w:formProt w:val="0"/>
          <w:docGrid w:linePitch="360" w:charSpace="8192"/>
        </w:sectPr>
      </w:pPr>
    </w:p>
    <w:p w14:paraId="45151D67" w14:textId="77777777" w:rsidR="00C97100" w:rsidRDefault="00C97100">
      <w:pPr>
        <w:spacing w:after="0" w:line="480" w:lineRule="auto"/>
        <w:rPr>
          <w:b/>
        </w:rPr>
      </w:pPr>
    </w:p>
    <w:sectPr w:rsidR="00C97100">
      <w:headerReference w:type="default" r:id="rId24"/>
      <w:footerReference w:type="default" r:id="rId25"/>
      <w:pgSz w:w="12240" w:h="15840"/>
      <w:pgMar w:top="1440" w:right="1440" w:bottom="1440" w:left="1440" w:header="720" w:footer="72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Birdy" w:date="2021-10-13T23:24:00Z" w:initials="B">
    <w:p w14:paraId="3EE9B885" w14:textId="0CFD3686" w:rsidR="0022437B" w:rsidRDefault="0022437B">
      <w:pPr>
        <w:pStyle w:val="CommentText"/>
      </w:pPr>
      <w:r>
        <w:rPr>
          <w:rStyle w:val="CommentReference"/>
        </w:rPr>
        <w:annotationRef/>
      </w:r>
      <w:r>
        <w:t xml:space="preserve">Alice, </w:t>
      </w:r>
      <w:proofErr w:type="gramStart"/>
      <w:r>
        <w:t>Can</w:t>
      </w:r>
      <w:proofErr w:type="gramEnd"/>
      <w:r>
        <w:t xml:space="preserve"> you make this? I don’t have the genetic data files for GWAS, and don’t know where they are.</w:t>
      </w:r>
    </w:p>
  </w:comment>
  <w:comment w:id="34" w:author="Juengerlab" w:date="2021-10-15T16:08:00Z" w:initials="J">
    <w:p w14:paraId="761B14FF" w14:textId="5FA6491D" w:rsidR="0022437B" w:rsidRDefault="0022437B">
      <w:pPr>
        <w:pStyle w:val="CommentText"/>
      </w:pPr>
      <w:r>
        <w:rPr>
          <w:rStyle w:val="CommentReference"/>
        </w:rPr>
        <w:annotationRef/>
      </w:r>
      <w:r>
        <w:t>Yeah, I will. They usually don’t care what the link actually is until publication.</w:t>
      </w:r>
    </w:p>
  </w:comment>
  <w:comment w:id="35" w:author="Juengerlab" w:date="2021-10-14T14:26:00Z" w:initials="J">
    <w:p w14:paraId="3AC061EF" w14:textId="4A0CBC6D" w:rsidR="0022437B" w:rsidRDefault="0022437B">
      <w:pPr>
        <w:pStyle w:val="CommentText"/>
      </w:pPr>
      <w:r>
        <w:rPr>
          <w:rStyle w:val="CommentReference"/>
        </w:rPr>
        <w:annotationRef/>
      </w:r>
      <w:r>
        <w:t>We need to change this to reflect our new main conclusions</w:t>
      </w:r>
    </w:p>
  </w:comment>
  <w:comment w:id="91" w:author="Juengerlab" w:date="2021-10-14T14:32:00Z" w:initials="J">
    <w:p w14:paraId="498D0C92" w14:textId="5EA6B47D" w:rsidR="0022437B" w:rsidRDefault="0022437B">
      <w:pPr>
        <w:pStyle w:val="CommentText"/>
      </w:pPr>
      <w:r>
        <w:rPr>
          <w:rStyle w:val="CommentReference"/>
        </w:rPr>
        <w:annotationRef/>
      </w:r>
      <w:r>
        <w:t>Repetitive with first sentence and more like M&amp;M; removed</w:t>
      </w:r>
    </w:p>
  </w:comment>
  <w:comment w:id="147" w:author="Juengerlab" w:date="2021-10-12T15:34:00Z" w:initials="J">
    <w:p w14:paraId="33CBA1F5" w14:textId="77777777" w:rsidR="0022437B" w:rsidRDefault="0022437B" w:rsidP="009D136A">
      <w:pPr>
        <w:pStyle w:val="CommentText"/>
      </w:pPr>
      <w:r>
        <w:rPr>
          <w:rStyle w:val="CommentReference"/>
        </w:rPr>
        <w:annotationRef/>
      </w:r>
      <w:r>
        <w:t>If you want to say the traits are normally distributed, there is a test for that. These distributions would all fail I’m certain. But they are continuous and unimodal.</w:t>
      </w:r>
    </w:p>
  </w:comment>
  <w:comment w:id="159" w:author="Juengerlab" w:date="2021-10-14T14:44:00Z" w:initials="J">
    <w:p w14:paraId="67C67110" w14:textId="77777777" w:rsidR="0022437B" w:rsidRDefault="0022437B" w:rsidP="00996EB1">
      <w:pPr>
        <w:pStyle w:val="CommentText"/>
      </w:pPr>
      <w:r>
        <w:rPr>
          <w:rStyle w:val="CommentReference"/>
        </w:rPr>
        <w:annotationRef/>
      </w:r>
      <w:r>
        <w:t>I deleted some sentences about weather – seemed more suitable for the Discussion – maybe move there &amp; add a citation</w:t>
      </w:r>
    </w:p>
    <w:p w14:paraId="676CBFD3" w14:textId="5207DF16" w:rsidR="0022437B" w:rsidRDefault="0022437B">
      <w:pPr>
        <w:pStyle w:val="CommentText"/>
      </w:pPr>
    </w:p>
  </w:comment>
  <w:comment w:id="186" w:author="Birdy" w:date="2021-10-13T23:40:00Z" w:initials="B">
    <w:p w14:paraId="497107A5" w14:textId="64331391" w:rsidR="0022437B" w:rsidRDefault="0022437B">
      <w:pPr>
        <w:pStyle w:val="CommentText"/>
      </w:pPr>
      <w:r>
        <w:rPr>
          <w:rStyle w:val="CommentReference"/>
        </w:rPr>
        <w:annotationRef/>
      </w:r>
      <w:r>
        <w:t xml:space="preserve">Alice, you have just one figure, </w:t>
      </w:r>
      <w:proofErr w:type="gramStart"/>
      <w:r>
        <w:t>right ?</w:t>
      </w:r>
      <w:proofErr w:type="gramEnd"/>
      <w:r>
        <w:t xml:space="preserve"> Figure 6?</w:t>
      </w:r>
    </w:p>
  </w:comment>
  <w:comment w:id="187" w:author="Juengerlab" w:date="2021-10-15T15:55:00Z" w:initials="J">
    <w:p w14:paraId="49EA514A" w14:textId="30D2BF37" w:rsidR="0022437B" w:rsidRDefault="0022437B">
      <w:pPr>
        <w:pStyle w:val="CommentText"/>
      </w:pPr>
      <w:r>
        <w:rPr>
          <w:rStyle w:val="CommentReference"/>
        </w:rPr>
        <w:annotationRef/>
      </w:r>
      <w:r>
        <w:t>I don’t even refer to a figure here. I just talk people through the results because they’re pretty simple, and refer to some supplementary tables for the candidate genes.  Maybe we should talk about if we want a mash figure at all, and if so, what you would want?</w:t>
      </w:r>
    </w:p>
  </w:comment>
  <w:comment w:id="374" w:author="Birdy" w:date="2021-10-14T14:14:00Z" w:initials="B">
    <w:p w14:paraId="7FFA2A7C" w14:textId="538DC861" w:rsidR="0022437B" w:rsidRDefault="0022437B">
      <w:pPr>
        <w:pStyle w:val="CommentText"/>
      </w:pPr>
      <w:r>
        <w:rPr>
          <w:rStyle w:val="CommentReference"/>
        </w:rPr>
        <w:annotationRef/>
      </w:r>
      <w:r>
        <w:t xml:space="preserve">Alice, can you add some discussion on the </w:t>
      </w:r>
      <w:proofErr w:type="spellStart"/>
      <w:r>
        <w:t>GxE</w:t>
      </w:r>
      <w:proofErr w:type="spellEnd"/>
      <w:r>
        <w:t xml:space="preserve"> on GWAS study or mash?</w:t>
      </w:r>
    </w:p>
  </w:comment>
  <w:comment w:id="390" w:author="Birdy" w:date="2021-10-14T15:06:00Z" w:initials="B">
    <w:p w14:paraId="07A8B07D" w14:textId="7F207601" w:rsidR="0022437B" w:rsidRDefault="0022437B">
      <w:pPr>
        <w:pStyle w:val="CommentText"/>
      </w:pPr>
      <w:r>
        <w:rPr>
          <w:rStyle w:val="CommentReference"/>
        </w:rPr>
        <w:annotationRef/>
      </w:r>
      <w:proofErr w:type="spellStart"/>
      <w:r>
        <w:t>Xiaoyu</w:t>
      </w:r>
      <w:proofErr w:type="spellEnd"/>
      <w:r>
        <w:t>, do you want to add anything here?</w:t>
      </w:r>
    </w:p>
  </w:comment>
  <w:comment w:id="434" w:author="Alice MacQueen" w:date="2021-08-25T17:39:00Z" w:initials="AM">
    <w:p w14:paraId="34D1FDE5" w14:textId="77777777" w:rsidR="0022437B" w:rsidRDefault="0022437B">
      <w:r>
        <w:rPr>
          <w:rFonts w:ascii="Calibri" w:eastAsia="DengXian" w:hAnsi="Calibri" w:cs="Noto Sans Arabic UI"/>
          <w:sz w:val="20"/>
          <w:szCs w:val="24"/>
          <w:lang w:eastAsia="zh-CN" w:bidi="en-US"/>
        </w:rPr>
        <w:t>Agreed and I can add some</w:t>
      </w:r>
    </w:p>
  </w:comment>
  <w:comment w:id="427" w:author="Birdy" w:date="2021-08-22T22:59:00Z" w:initials="B">
    <w:p w14:paraId="77061454" w14:textId="77777777" w:rsidR="0022437B" w:rsidRDefault="0022437B">
      <w:r>
        <w:rPr>
          <w:rFonts w:ascii="Liberation Serif" w:eastAsia="DejaVu Sans" w:hAnsi="Liberation Serif" w:cs="DejaVu Sans"/>
          <w:sz w:val="24"/>
          <w:szCs w:val="24"/>
          <w:lang w:bidi="en-US"/>
        </w:rPr>
        <w:t>will change the supplemental files and main text figures accordingly in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E9B885" w15:done="0"/>
  <w15:commentEx w15:paraId="761B14FF" w15:paraIdParent="3EE9B885" w15:done="0"/>
  <w15:commentEx w15:paraId="3AC061EF" w15:done="0"/>
  <w15:commentEx w15:paraId="498D0C92" w15:done="0"/>
  <w15:commentEx w15:paraId="33CBA1F5" w15:done="0"/>
  <w15:commentEx w15:paraId="676CBFD3" w15:done="0"/>
  <w15:commentEx w15:paraId="497107A5" w15:done="0"/>
  <w15:commentEx w15:paraId="49EA514A" w15:paraIdParent="497107A5" w15:done="0"/>
  <w15:commentEx w15:paraId="7FFA2A7C" w15:done="1"/>
  <w15:commentEx w15:paraId="07A8B07D" w15:done="0"/>
  <w15:commentEx w15:paraId="34D1FDE5" w15:done="0"/>
  <w15:commentEx w15:paraId="770614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E9B885" w16cid:durableId="2512BBF2"/>
  <w16cid:commentId w16cid:paraId="761B14FF" w16cid:durableId="25142601"/>
  <w16cid:commentId w16cid:paraId="3AC061EF" w16cid:durableId="2512BC83"/>
  <w16cid:commentId w16cid:paraId="498D0C92" w16cid:durableId="2512BDF8"/>
  <w16cid:commentId w16cid:paraId="33CBA1F5" w16cid:durableId="251029A2"/>
  <w16cid:commentId w16cid:paraId="676CBFD3" w16cid:durableId="2512C0E1"/>
  <w16cid:commentId w16cid:paraId="497107A5" w16cid:durableId="2512BBF3"/>
  <w16cid:commentId w16cid:paraId="49EA514A" w16cid:durableId="251422D5"/>
  <w16cid:commentId w16cid:paraId="7FFA2A7C" w16cid:durableId="2512BBF4"/>
  <w16cid:commentId w16cid:paraId="07A8B07D" w16cid:durableId="2512BBF5"/>
  <w16cid:commentId w16cid:paraId="34D1FDE5" w16cid:durableId="24EAF62F"/>
  <w16cid:commentId w16cid:paraId="77061454" w16cid:durableId="24EAF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ADFFBB" w14:textId="77777777" w:rsidR="00C65343" w:rsidRDefault="00C65343">
      <w:pPr>
        <w:spacing w:after="0" w:line="240" w:lineRule="auto"/>
      </w:pPr>
      <w:r>
        <w:separator/>
      </w:r>
    </w:p>
  </w:endnote>
  <w:endnote w:type="continuationSeparator" w:id="0">
    <w:p w14:paraId="68B0469A" w14:textId="77777777" w:rsidR="00C65343" w:rsidRDefault="00C653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oto Sans Arabic UI">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Source Sans Pro">
    <w:altName w:val="Cambria Math"/>
    <w:charset w:val="00"/>
    <w:family w:val="swiss"/>
    <w:pitch w:val="variable"/>
    <w:sig w:usb0="600002F7" w:usb1="02000001"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Content>
      <w:p w14:paraId="655EA0B1" w14:textId="77777777" w:rsidR="0022437B" w:rsidRDefault="0022437B">
        <w:pPr>
          <w:pStyle w:val="Footer"/>
          <w:jc w:val="center"/>
        </w:pPr>
        <w:r>
          <w:fldChar w:fldCharType="begin"/>
        </w:r>
        <w:r>
          <w:instrText>PAGE</w:instrText>
        </w:r>
        <w:r>
          <w:fldChar w:fldCharType="separate"/>
        </w:r>
        <w:r>
          <w:rPr>
            <w:noProof/>
          </w:rPr>
          <w:t>3</w:t>
        </w:r>
        <w:r>
          <w:fldChar w:fldCharType="end"/>
        </w:r>
      </w:p>
    </w:sdtContent>
  </w:sdt>
  <w:p w14:paraId="7A47A23B" w14:textId="77777777" w:rsidR="0022437B" w:rsidRDefault="00224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0310452"/>
      <w:docPartObj>
        <w:docPartGallery w:val="Page Numbers (Bottom of Page)"/>
        <w:docPartUnique/>
      </w:docPartObj>
    </w:sdtPr>
    <w:sdtContent>
      <w:p w14:paraId="65E79ADF" w14:textId="77777777" w:rsidR="0022437B" w:rsidRDefault="0022437B">
        <w:pPr>
          <w:pStyle w:val="Footer"/>
          <w:jc w:val="center"/>
        </w:pPr>
        <w:r>
          <w:fldChar w:fldCharType="begin"/>
        </w:r>
        <w:r>
          <w:instrText>PAGE</w:instrText>
        </w:r>
        <w:r>
          <w:fldChar w:fldCharType="separate"/>
        </w:r>
        <w:r>
          <w:rPr>
            <w:noProof/>
          </w:rPr>
          <w:t>18</w:t>
        </w:r>
        <w:r>
          <w:fldChar w:fldCharType="end"/>
        </w:r>
      </w:p>
    </w:sdtContent>
  </w:sdt>
  <w:p w14:paraId="012D40F8" w14:textId="77777777" w:rsidR="0022437B" w:rsidRDefault="002243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4891487"/>
      <w:docPartObj>
        <w:docPartGallery w:val="Page Numbers (Bottom of Page)"/>
        <w:docPartUnique/>
      </w:docPartObj>
    </w:sdtPr>
    <w:sdtContent>
      <w:p w14:paraId="00192BB5" w14:textId="77777777" w:rsidR="0022437B" w:rsidRDefault="0022437B">
        <w:pPr>
          <w:pStyle w:val="Footer"/>
          <w:jc w:val="center"/>
        </w:pPr>
        <w:r>
          <w:fldChar w:fldCharType="begin"/>
        </w:r>
        <w:r>
          <w:instrText>PAGE</w:instrText>
        </w:r>
        <w:r>
          <w:fldChar w:fldCharType="separate"/>
        </w:r>
        <w:r>
          <w:rPr>
            <w:noProof/>
          </w:rPr>
          <w:t>23</w:t>
        </w:r>
        <w:r>
          <w:fldChar w:fldCharType="end"/>
        </w:r>
      </w:p>
    </w:sdtContent>
  </w:sdt>
  <w:p w14:paraId="60AE6677" w14:textId="77777777" w:rsidR="0022437B" w:rsidRDefault="0022437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Content>
      <w:p w14:paraId="0100810A" w14:textId="77777777" w:rsidR="0022437B" w:rsidRDefault="0022437B">
        <w:pPr>
          <w:pStyle w:val="Footer"/>
          <w:jc w:val="center"/>
        </w:pPr>
        <w:r>
          <w:fldChar w:fldCharType="begin"/>
        </w:r>
        <w:r>
          <w:instrText>PAGE</w:instrText>
        </w:r>
        <w:r>
          <w:fldChar w:fldCharType="separate"/>
        </w:r>
        <w:r>
          <w:rPr>
            <w:noProof/>
          </w:rPr>
          <w:t>24</w:t>
        </w:r>
        <w:r>
          <w:fldChar w:fldCharType="end"/>
        </w:r>
      </w:p>
    </w:sdtContent>
  </w:sdt>
  <w:p w14:paraId="0B630639" w14:textId="77777777" w:rsidR="0022437B" w:rsidRDefault="0022437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Content>
      <w:p w14:paraId="2D7D7AE0" w14:textId="77777777" w:rsidR="0022437B" w:rsidRDefault="0022437B">
        <w:pPr>
          <w:pStyle w:val="Footer"/>
          <w:jc w:val="center"/>
        </w:pPr>
        <w:r>
          <w:fldChar w:fldCharType="begin"/>
        </w:r>
        <w:r>
          <w:instrText>PAGE</w:instrText>
        </w:r>
        <w:r>
          <w:fldChar w:fldCharType="separate"/>
        </w:r>
        <w:r>
          <w:rPr>
            <w:noProof/>
          </w:rPr>
          <w:t>26</w:t>
        </w:r>
        <w:r>
          <w:fldChar w:fldCharType="end"/>
        </w:r>
      </w:p>
    </w:sdtContent>
  </w:sdt>
  <w:p w14:paraId="41DFA53D" w14:textId="77777777" w:rsidR="0022437B" w:rsidRDefault="0022437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Content>
      <w:p w14:paraId="0E71B386" w14:textId="77777777" w:rsidR="0022437B" w:rsidRDefault="0022437B">
        <w:pPr>
          <w:pStyle w:val="Footer"/>
          <w:jc w:val="center"/>
        </w:pPr>
        <w:r>
          <w:fldChar w:fldCharType="begin"/>
        </w:r>
        <w:r>
          <w:instrText>PAGE</w:instrText>
        </w:r>
        <w:r>
          <w:fldChar w:fldCharType="separate"/>
        </w:r>
        <w:r>
          <w:rPr>
            <w:noProof/>
          </w:rPr>
          <w:t>27</w:t>
        </w:r>
        <w:r>
          <w:fldChar w:fldCharType="end"/>
        </w:r>
      </w:p>
    </w:sdtContent>
  </w:sdt>
  <w:p w14:paraId="3B00E2DD" w14:textId="77777777" w:rsidR="0022437B" w:rsidRDefault="0022437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2800053"/>
      <w:docPartObj>
        <w:docPartGallery w:val="Page Numbers (Bottom of Page)"/>
        <w:docPartUnique/>
      </w:docPartObj>
    </w:sdtPr>
    <w:sdtContent>
      <w:p w14:paraId="2793C867" w14:textId="77777777" w:rsidR="0022437B" w:rsidRDefault="0022437B">
        <w:pPr>
          <w:pStyle w:val="Footer"/>
          <w:jc w:val="center"/>
        </w:pPr>
        <w:r>
          <w:fldChar w:fldCharType="begin"/>
        </w:r>
        <w:r>
          <w:instrText>PAGE</w:instrText>
        </w:r>
        <w:r>
          <w:fldChar w:fldCharType="separate"/>
        </w:r>
        <w:r>
          <w:rPr>
            <w:noProof/>
          </w:rPr>
          <w:t>28</w:t>
        </w:r>
        <w:r>
          <w:fldChar w:fldCharType="end"/>
        </w:r>
      </w:p>
    </w:sdtContent>
  </w:sdt>
  <w:p w14:paraId="6B7BD96D" w14:textId="77777777" w:rsidR="0022437B" w:rsidRDefault="00224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8DB51" w14:textId="77777777" w:rsidR="00C65343" w:rsidRDefault="00C65343">
      <w:pPr>
        <w:spacing w:after="0" w:line="240" w:lineRule="auto"/>
      </w:pPr>
      <w:r>
        <w:separator/>
      </w:r>
    </w:p>
  </w:footnote>
  <w:footnote w:type="continuationSeparator" w:id="0">
    <w:p w14:paraId="0DAE2D11" w14:textId="77777777" w:rsidR="00C65343" w:rsidRDefault="00C653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22437B" w:rsidRDefault="002243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22437B" w:rsidRDefault="002243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22437B" w:rsidRDefault="0022437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22437B" w:rsidRDefault="002243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22437B" w:rsidRDefault="002243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22437B" w:rsidRDefault="002243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68486" w14:textId="77777777" w:rsidR="0022437B" w:rsidRDefault="0022437B">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lab">
    <w15:presenceInfo w15:providerId="None" w15:userId="Juenger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831ED"/>
    <w:rsid w:val="00092BB8"/>
    <w:rsid w:val="000B56A8"/>
    <w:rsid w:val="000C2484"/>
    <w:rsid w:val="00107634"/>
    <w:rsid w:val="001A3B5B"/>
    <w:rsid w:val="001D338A"/>
    <w:rsid w:val="001D6F1B"/>
    <w:rsid w:val="00211199"/>
    <w:rsid w:val="00223C32"/>
    <w:rsid w:val="0022437B"/>
    <w:rsid w:val="00264696"/>
    <w:rsid w:val="002738D6"/>
    <w:rsid w:val="00282713"/>
    <w:rsid w:val="00311B55"/>
    <w:rsid w:val="00361131"/>
    <w:rsid w:val="00377B61"/>
    <w:rsid w:val="003B7CBC"/>
    <w:rsid w:val="00487888"/>
    <w:rsid w:val="004D004C"/>
    <w:rsid w:val="00543DDB"/>
    <w:rsid w:val="005452AB"/>
    <w:rsid w:val="00587641"/>
    <w:rsid w:val="0059168A"/>
    <w:rsid w:val="005C3847"/>
    <w:rsid w:val="00636F17"/>
    <w:rsid w:val="00636FAC"/>
    <w:rsid w:val="00657F11"/>
    <w:rsid w:val="006D70F9"/>
    <w:rsid w:val="006E46CB"/>
    <w:rsid w:val="0070799F"/>
    <w:rsid w:val="00707D49"/>
    <w:rsid w:val="00717920"/>
    <w:rsid w:val="00745E6B"/>
    <w:rsid w:val="00753BB7"/>
    <w:rsid w:val="00803D06"/>
    <w:rsid w:val="008253A3"/>
    <w:rsid w:val="00850C5C"/>
    <w:rsid w:val="008C652D"/>
    <w:rsid w:val="00916766"/>
    <w:rsid w:val="00924192"/>
    <w:rsid w:val="00981E3C"/>
    <w:rsid w:val="00986D22"/>
    <w:rsid w:val="00996EB1"/>
    <w:rsid w:val="009D136A"/>
    <w:rsid w:val="00A25D12"/>
    <w:rsid w:val="00A262B4"/>
    <w:rsid w:val="00A5042A"/>
    <w:rsid w:val="00AC72E5"/>
    <w:rsid w:val="00AE7F1C"/>
    <w:rsid w:val="00B22A2C"/>
    <w:rsid w:val="00B35922"/>
    <w:rsid w:val="00B44F6A"/>
    <w:rsid w:val="00B4672A"/>
    <w:rsid w:val="00B53469"/>
    <w:rsid w:val="00B6556C"/>
    <w:rsid w:val="00B85CE1"/>
    <w:rsid w:val="00BD78E5"/>
    <w:rsid w:val="00BE1028"/>
    <w:rsid w:val="00BE30F7"/>
    <w:rsid w:val="00BE49E8"/>
    <w:rsid w:val="00C23ED9"/>
    <w:rsid w:val="00C36ADE"/>
    <w:rsid w:val="00C65343"/>
    <w:rsid w:val="00C77C13"/>
    <w:rsid w:val="00C84E13"/>
    <w:rsid w:val="00C97100"/>
    <w:rsid w:val="00CC3936"/>
    <w:rsid w:val="00CF719D"/>
    <w:rsid w:val="00D04AF7"/>
    <w:rsid w:val="00D22C8C"/>
    <w:rsid w:val="00DC1D8D"/>
    <w:rsid w:val="00DC40A3"/>
    <w:rsid w:val="00DD3B8A"/>
    <w:rsid w:val="00DE09F4"/>
    <w:rsid w:val="00DE626F"/>
    <w:rsid w:val="00DF7452"/>
    <w:rsid w:val="00E12DF4"/>
    <w:rsid w:val="00EA4A9C"/>
    <w:rsid w:val="00EA7F19"/>
    <w:rsid w:val="00EF1D71"/>
    <w:rsid w:val="00F00B5A"/>
    <w:rsid w:val="00F13792"/>
    <w:rsid w:val="00F24294"/>
    <w:rsid w:val="00F452A0"/>
    <w:rsid w:val="00F727A8"/>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E09F4"/>
    <w:rPr>
      <w:color w:val="605E5C"/>
      <w:shd w:val="clear" w:color="auto" w:fill="E1DFDD"/>
    </w:rPr>
  </w:style>
  <w:style w:type="paragraph" w:styleId="Revision">
    <w:name w:val="Revision"/>
    <w:hidden/>
    <w:uiPriority w:val="99"/>
    <w:semiHidden/>
    <w:rsid w:val="00C23ED9"/>
    <w:pPr>
      <w:suppressAutoHyphens w:val="0"/>
    </w:pPr>
    <w:rPr>
      <w:rFonts w:eastAsia="SimSun"/>
      <w:lang w:eastAsia="en-US"/>
    </w:rPr>
  </w:style>
  <w:style w:type="character" w:styleId="UnresolvedMention">
    <w:name w:val="Unresolved Mention"/>
    <w:basedOn w:val="DefaultParagraphFont"/>
    <w:uiPriority w:val="99"/>
    <w:semiHidden/>
    <w:unhideWhenUsed/>
    <w:rsid w:val="00981E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zhangUT/PanicleData.git" TargetMode="Externa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footer" Target="footer5.xml"/><Relationship Id="rId7" Type="http://schemas.openxmlformats.org/officeDocument/2006/relationships/hyperlink" Target="mailto:tjuenger@austin.utexas.edu" TargetMode="Externa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7.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header" Target="header7.xml"/><Relationship Id="rId5"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4.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eader" Target="header6.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7D039-0FA4-4B32-BEA9-AC142CF498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TotalTime>
  <Pages>30</Pages>
  <Words>16770</Words>
  <Characters>9559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19</cp:revision>
  <dcterms:created xsi:type="dcterms:W3CDTF">2021-10-14T19:58:00Z</dcterms:created>
  <dcterms:modified xsi:type="dcterms:W3CDTF">2021-10-15T21: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